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AE6D1B" w14:textId="1E6F2EE6" w:rsidR="00E41486" w:rsidRPr="000A668E" w:rsidRDefault="00E41486" w:rsidP="00712C6C">
      <w:pPr>
        <w:spacing w:line="480" w:lineRule="auto"/>
        <w:rPr>
          <w:rFonts w:ascii="Cambria" w:hAnsi="Cambria"/>
          <w:lang w:val="en-US"/>
        </w:rPr>
      </w:pPr>
      <w:r w:rsidRPr="000A668E">
        <w:rPr>
          <w:rFonts w:ascii="Cambria" w:hAnsi="Cambria"/>
          <w:b/>
          <w:bCs/>
          <w:lang w:val="en-US"/>
        </w:rPr>
        <w:t xml:space="preserve">Table 1: </w:t>
      </w:r>
      <w:r w:rsidR="0037408D">
        <w:rPr>
          <w:rFonts w:ascii="Cambria" w:hAnsi="Cambria"/>
          <w:lang w:val="en-US"/>
        </w:rPr>
        <w:t xml:space="preserve">Localities and report of infection of the studied individuals of the Colombian wood turtle </w:t>
      </w:r>
      <w:proofErr w:type="spellStart"/>
      <w:r w:rsidR="0037408D" w:rsidRPr="00745D65">
        <w:rPr>
          <w:rFonts w:ascii="Cambria" w:hAnsi="Cambria"/>
          <w:i/>
          <w:iCs/>
          <w:lang w:val="en-US"/>
        </w:rPr>
        <w:t>Rhinoclemmys</w:t>
      </w:r>
      <w:proofErr w:type="spellEnd"/>
      <w:r w:rsidR="0037408D" w:rsidRPr="00745D65">
        <w:rPr>
          <w:rFonts w:ascii="Cambria" w:hAnsi="Cambria"/>
          <w:i/>
          <w:iCs/>
          <w:lang w:val="en-US"/>
        </w:rPr>
        <w:t xml:space="preserve"> </w:t>
      </w:r>
      <w:proofErr w:type="spellStart"/>
      <w:r w:rsidR="0037408D" w:rsidRPr="00745D65">
        <w:rPr>
          <w:rFonts w:ascii="Cambria" w:hAnsi="Cambria"/>
          <w:i/>
          <w:iCs/>
          <w:lang w:val="en-US"/>
        </w:rPr>
        <w:t>melanosterna</w:t>
      </w:r>
      <w:proofErr w:type="spellEnd"/>
      <w:r w:rsidR="0037408D">
        <w:rPr>
          <w:rFonts w:ascii="Cambria" w:hAnsi="Cambria"/>
          <w:lang w:val="en-US"/>
        </w:rPr>
        <w:t xml:space="preserve">. </w:t>
      </w:r>
      <w:r w:rsidR="0037408D" w:rsidRPr="000A668E">
        <w:rPr>
          <w:rFonts w:ascii="Cambria" w:hAnsi="Cambria"/>
          <w:lang w:val="en-US"/>
        </w:rPr>
        <w:t xml:space="preserve"> </w:t>
      </w:r>
    </w:p>
    <w:tbl>
      <w:tblPr>
        <w:tblW w:w="868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9"/>
        <w:gridCol w:w="2268"/>
        <w:gridCol w:w="250"/>
        <w:gridCol w:w="689"/>
        <w:gridCol w:w="1334"/>
        <w:gridCol w:w="775"/>
        <w:gridCol w:w="1351"/>
        <w:gridCol w:w="1739"/>
      </w:tblGrid>
      <w:tr w:rsidR="00E41486" w:rsidRPr="000A668E" w14:paraId="0F29AB9A" w14:textId="77777777" w:rsidTr="0037408D">
        <w:trPr>
          <w:trHeight w:val="290"/>
        </w:trPr>
        <w:tc>
          <w:tcPr>
            <w:tcW w:w="2547" w:type="dxa"/>
            <w:gridSpan w:val="2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309DF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Locality</w:t>
            </w:r>
            <w:proofErr w:type="spellEnd"/>
          </w:p>
        </w:tc>
        <w:tc>
          <w:tcPr>
            <w:tcW w:w="2273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E7FE3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oordinates</w:t>
            </w:r>
            <w:proofErr w:type="spellEnd"/>
          </w:p>
        </w:tc>
        <w:tc>
          <w:tcPr>
            <w:tcW w:w="775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DCF312" w14:textId="3B9559DA" w:rsidR="00E41486" w:rsidRPr="000A668E" w:rsidRDefault="00772341" w:rsidP="00712C6C">
            <w:pPr>
              <w:spacing w:after="0" w:line="480" w:lineRule="auto"/>
              <w:jc w:val="center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n(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n</w:t>
            </w:r>
            <w:r w:rsidRPr="000A668E">
              <w:rPr>
                <w:rFonts w:ascii="Cambria" w:hAnsi="Cambria" w:cs="Calibri"/>
                <w:color w:val="000000"/>
                <w:sz w:val="18"/>
                <w:szCs w:val="18"/>
                <w:vertAlign w:val="subscript"/>
              </w:rPr>
              <w:t>mic</w:t>
            </w:r>
            <w:proofErr w:type="spellEnd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35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5B794" w14:textId="5CE48451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i/>
                <w:iCs/>
                <w:color w:val="000000"/>
                <w:sz w:val="18"/>
                <w:szCs w:val="18"/>
              </w:rPr>
              <w:t>H</w:t>
            </w:r>
            <w:r w:rsidR="006D5E76" w:rsidRPr="000A668E">
              <w:rPr>
                <w:rFonts w:ascii="Cambria" w:hAnsi="Cambria" w:cs="Calibri"/>
                <w:i/>
                <w:iCs/>
                <w:color w:val="000000"/>
                <w:sz w:val="18"/>
                <w:szCs w:val="18"/>
              </w:rPr>
              <w:t xml:space="preserve">epatozoon </w:t>
            </w:r>
            <w:r w:rsidR="006D5E7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sp</w:t>
            </w:r>
          </w:p>
        </w:tc>
        <w:tc>
          <w:tcPr>
            <w:tcW w:w="173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091E3" w14:textId="54E0D889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i/>
                <w:iCs/>
                <w:color w:val="000000"/>
                <w:sz w:val="18"/>
                <w:szCs w:val="18"/>
              </w:rPr>
              <w:t>Haemogregarina</w:t>
            </w:r>
            <w:r w:rsidR="006D5E76" w:rsidRPr="000A668E">
              <w:rPr>
                <w:rFonts w:ascii="Cambria" w:hAnsi="Cambria" w:cs="Calibri"/>
                <w:i/>
                <w:iCs/>
                <w:color w:val="000000"/>
                <w:sz w:val="18"/>
                <w:szCs w:val="18"/>
              </w:rPr>
              <w:t xml:space="preserve"> </w:t>
            </w:r>
            <w:r w:rsidR="006D5E7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sp</w:t>
            </w:r>
          </w:p>
        </w:tc>
      </w:tr>
      <w:tr w:rsidR="00E41486" w:rsidRPr="000A668E" w14:paraId="64E34EF8" w14:textId="77777777" w:rsidTr="0037408D">
        <w:trPr>
          <w:trHeight w:val="290"/>
        </w:trPr>
        <w:tc>
          <w:tcPr>
            <w:tcW w:w="2547" w:type="dxa"/>
            <w:gridSpan w:val="2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8E96B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939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F89BD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N</w:t>
            </w:r>
          </w:p>
        </w:tc>
        <w:tc>
          <w:tcPr>
            <w:tcW w:w="13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3BF4B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W</w:t>
            </w:r>
          </w:p>
        </w:tc>
        <w:tc>
          <w:tcPr>
            <w:tcW w:w="775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6EA3D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351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F87A1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39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30B3F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</w:tr>
      <w:tr w:rsidR="00E41486" w:rsidRPr="000A668E" w14:paraId="4362EA80" w14:textId="77777777" w:rsidTr="0037408D">
        <w:trPr>
          <w:trHeight w:val="290"/>
        </w:trPr>
        <w:tc>
          <w:tcPr>
            <w:tcW w:w="8685" w:type="dxa"/>
            <w:gridSpan w:val="8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96D30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24BEB643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Antioquia</w:t>
            </w:r>
          </w:p>
        </w:tc>
      </w:tr>
      <w:tr w:rsidR="00E41486" w:rsidRPr="000A668E" w14:paraId="77051F05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44CB1940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3E94838B" w14:textId="4B0051C8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3.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aucasia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vAlign w:val="center"/>
            <w:hideMark/>
          </w:tcPr>
          <w:p w14:paraId="6287366C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7.87128</w:t>
            </w:r>
          </w:p>
        </w:tc>
        <w:tc>
          <w:tcPr>
            <w:tcW w:w="1334" w:type="dxa"/>
            <w:shd w:val="clear" w:color="auto" w:fill="auto"/>
            <w:vAlign w:val="center"/>
            <w:hideMark/>
          </w:tcPr>
          <w:p w14:paraId="783FBFA6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5.327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40A82B28" w14:textId="3DC5896F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0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0E8C6E15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3C67D938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761B30E8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1A83EF51" w14:textId="77777777" w:rsidR="00E41486" w:rsidRPr="000A668E" w:rsidRDefault="00E41486" w:rsidP="00712C6C">
            <w:pPr>
              <w:spacing w:after="0" w:line="480" w:lineRule="auto"/>
              <w:jc w:val="right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5280AA80" w14:textId="5E9A453A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8. </w:t>
            </w:r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Puerto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Berrio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2D19D38F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6.5002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52D5CD5F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4.399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6F3486BB" w14:textId="4CC09BBE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4D21B03D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2072FB30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1FC0BE60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0C3037A2" w14:textId="77777777" w:rsidR="00E41486" w:rsidRPr="000A668E" w:rsidRDefault="00E41486" w:rsidP="00712C6C">
            <w:pPr>
              <w:spacing w:after="0" w:line="480" w:lineRule="auto"/>
              <w:jc w:val="right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30D3055D" w14:textId="51B9C3D3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7.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Yondó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2A818D83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6.8057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471EB46E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4.206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7FFCB1A1" w14:textId="43F41DCE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4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4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1C376D3E" w14:textId="7EC1F852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</w:t>
            </w:r>
            <w:r w:rsidR="0096733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*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1566B1D4" w14:textId="6BC0AE83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3</w:t>
            </w:r>
          </w:p>
        </w:tc>
      </w:tr>
      <w:tr w:rsidR="00E41486" w:rsidRPr="000A668E" w14:paraId="04C3C3CD" w14:textId="77777777" w:rsidTr="0037408D">
        <w:trPr>
          <w:trHeight w:val="290"/>
        </w:trPr>
        <w:tc>
          <w:tcPr>
            <w:tcW w:w="8685" w:type="dxa"/>
            <w:gridSpan w:val="8"/>
            <w:shd w:val="clear" w:color="auto" w:fill="auto"/>
            <w:noWrap/>
            <w:vAlign w:val="center"/>
            <w:hideMark/>
          </w:tcPr>
          <w:p w14:paraId="405430BB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78DE5730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Bolívar</w:t>
            </w:r>
          </w:p>
        </w:tc>
      </w:tr>
      <w:tr w:rsidR="00E41486" w:rsidRPr="000A668E" w14:paraId="331A9858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653B5095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F8F5E6A" w14:textId="1B602009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2.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Arjona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2A25CCC5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0.267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072D6741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75.336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73DED93D" w14:textId="625588B2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2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4740F4F1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22019E17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7647B09F" w14:textId="77777777" w:rsidTr="0037408D">
        <w:trPr>
          <w:trHeight w:val="290"/>
        </w:trPr>
        <w:tc>
          <w:tcPr>
            <w:tcW w:w="8685" w:type="dxa"/>
            <w:gridSpan w:val="8"/>
            <w:shd w:val="clear" w:color="auto" w:fill="auto"/>
            <w:noWrap/>
            <w:vAlign w:val="center"/>
            <w:hideMark/>
          </w:tcPr>
          <w:p w14:paraId="1E534675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7BC2ABD9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esar</w:t>
            </w:r>
          </w:p>
        </w:tc>
      </w:tr>
      <w:tr w:rsidR="00E41486" w:rsidRPr="000A668E" w14:paraId="24BCC133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374FA94A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061E5A85" w14:textId="6B82FE3B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4.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himichagua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vAlign w:val="center"/>
            <w:hideMark/>
          </w:tcPr>
          <w:p w14:paraId="5583639A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7.87128</w:t>
            </w:r>
          </w:p>
        </w:tc>
        <w:tc>
          <w:tcPr>
            <w:tcW w:w="1334" w:type="dxa"/>
            <w:shd w:val="clear" w:color="auto" w:fill="auto"/>
            <w:vAlign w:val="center"/>
            <w:hideMark/>
          </w:tcPr>
          <w:p w14:paraId="2C90E92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5.327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4E4C7D31" w14:textId="0EFC26DA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676B9159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24B3E74A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44768A3F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784C87A8" w14:textId="77777777" w:rsidR="00E41486" w:rsidRPr="000A668E" w:rsidRDefault="00E41486" w:rsidP="00712C6C">
            <w:pPr>
              <w:spacing w:after="0" w:line="480" w:lineRule="auto"/>
              <w:jc w:val="right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AFD38D6" w14:textId="185AB94A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6. </w:t>
            </w:r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Terraplen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9" w:type="dxa"/>
            <w:gridSpan w:val="2"/>
            <w:shd w:val="clear" w:color="auto" w:fill="auto"/>
            <w:vAlign w:val="center"/>
            <w:hideMark/>
          </w:tcPr>
          <w:p w14:paraId="4F7A268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7.88283</w:t>
            </w:r>
          </w:p>
        </w:tc>
        <w:tc>
          <w:tcPr>
            <w:tcW w:w="1334" w:type="dxa"/>
            <w:shd w:val="clear" w:color="auto" w:fill="auto"/>
            <w:vAlign w:val="center"/>
            <w:hideMark/>
          </w:tcPr>
          <w:p w14:paraId="1C242EFB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3.744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332B2049" w14:textId="6EE2D46C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7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188266D7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5DB0032C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50769295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12A275DF" w14:textId="77777777" w:rsidR="00E41486" w:rsidRPr="000A668E" w:rsidRDefault="00E41486" w:rsidP="00712C6C">
            <w:pPr>
              <w:spacing w:after="0" w:line="480" w:lineRule="auto"/>
              <w:jc w:val="right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7D909D76" w14:textId="6804B9D9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5. </w:t>
            </w:r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Loma Corredor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 </w:t>
            </w:r>
            <w:r w:rsidR="0024661D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2FF5B393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8.1358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7FF6E40B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3.775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3D976B70" w14:textId="3A47C87A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2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750181D3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55DE693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43D3AF17" w14:textId="77777777" w:rsidTr="0037408D">
        <w:trPr>
          <w:trHeight w:val="290"/>
        </w:trPr>
        <w:tc>
          <w:tcPr>
            <w:tcW w:w="8685" w:type="dxa"/>
            <w:gridSpan w:val="8"/>
            <w:shd w:val="clear" w:color="auto" w:fill="auto"/>
            <w:noWrap/>
            <w:vAlign w:val="center"/>
            <w:hideMark/>
          </w:tcPr>
          <w:p w14:paraId="6FE23BC9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551C902B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ordoba</w:t>
            </w:r>
            <w:proofErr w:type="spellEnd"/>
          </w:p>
        </w:tc>
      </w:tr>
      <w:tr w:rsidR="00E41486" w:rsidRPr="000A668E" w14:paraId="73A5F767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2AF0EDA8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77DA19DF" w14:textId="0A6132AD" w:rsidR="00E41486" w:rsidRPr="00BC2580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1. </w:t>
            </w:r>
            <w:proofErr w:type="spellStart"/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Lorica</w:t>
            </w:r>
            <w:r w:rsidR="00BC2580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051F8A09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9.2442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25FF1EDD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5.864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474FC27A" w14:textId="7C839BDD" w:rsidR="00E41486" w:rsidRPr="000A668E" w:rsidRDefault="00B07835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0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0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59E49304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30E8F258" w14:textId="5FFF6552" w:rsidR="00E41486" w:rsidRPr="000A668E" w:rsidRDefault="00B07835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4</w:t>
            </w:r>
          </w:p>
        </w:tc>
      </w:tr>
      <w:tr w:rsidR="00E41486" w:rsidRPr="000A668E" w14:paraId="04D6801F" w14:textId="77777777" w:rsidTr="0037408D">
        <w:trPr>
          <w:trHeight w:val="290"/>
        </w:trPr>
        <w:tc>
          <w:tcPr>
            <w:tcW w:w="8685" w:type="dxa"/>
            <w:gridSpan w:val="8"/>
            <w:shd w:val="clear" w:color="auto" w:fill="auto"/>
            <w:noWrap/>
            <w:vAlign w:val="center"/>
            <w:hideMark/>
          </w:tcPr>
          <w:p w14:paraId="411117AA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47C5A84D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Cundinamarca</w:t>
            </w:r>
          </w:p>
        </w:tc>
      </w:tr>
      <w:tr w:rsidR="00E41486" w:rsidRPr="000A668E" w14:paraId="1E71EE14" w14:textId="77777777" w:rsidTr="0037408D">
        <w:trPr>
          <w:trHeight w:val="290"/>
        </w:trPr>
        <w:tc>
          <w:tcPr>
            <w:tcW w:w="279" w:type="dxa"/>
            <w:shd w:val="clear" w:color="auto" w:fill="auto"/>
            <w:noWrap/>
            <w:vAlign w:val="center"/>
            <w:hideMark/>
          </w:tcPr>
          <w:p w14:paraId="33FDD930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14:paraId="2C81DB8F" w14:textId="4A34AA96" w:rsidR="00E41486" w:rsidRPr="000A668E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9. </w:t>
            </w:r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Bogotá </w:t>
            </w:r>
          </w:p>
          <w:p w14:paraId="0CD0BD9E" w14:textId="71F6211C" w:rsidR="00E41486" w:rsidRPr="00BC2580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bookmarkStart w:id="0" w:name="_Hlk46332085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Unidad de Rescate y Rehabilitación de Animales Silvestres (URRAS)</w:t>
            </w:r>
            <w:bookmarkEnd w:id="0"/>
            <w:r w:rsidR="00BC2580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39" w:type="dxa"/>
            <w:gridSpan w:val="2"/>
            <w:shd w:val="clear" w:color="auto" w:fill="auto"/>
            <w:noWrap/>
            <w:vAlign w:val="center"/>
            <w:hideMark/>
          </w:tcPr>
          <w:p w14:paraId="3F07008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4.6397</w:t>
            </w:r>
          </w:p>
        </w:tc>
        <w:tc>
          <w:tcPr>
            <w:tcW w:w="1334" w:type="dxa"/>
            <w:shd w:val="clear" w:color="auto" w:fill="auto"/>
            <w:noWrap/>
            <w:vAlign w:val="center"/>
            <w:hideMark/>
          </w:tcPr>
          <w:p w14:paraId="0AAB5837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4.083</w:t>
            </w:r>
          </w:p>
        </w:tc>
        <w:tc>
          <w:tcPr>
            <w:tcW w:w="775" w:type="dxa"/>
            <w:shd w:val="clear" w:color="auto" w:fill="auto"/>
            <w:noWrap/>
            <w:vAlign w:val="center"/>
            <w:hideMark/>
          </w:tcPr>
          <w:p w14:paraId="6A63F96A" w14:textId="4A9A7EA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3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13)</w:t>
            </w:r>
          </w:p>
        </w:tc>
        <w:tc>
          <w:tcPr>
            <w:tcW w:w="1351" w:type="dxa"/>
            <w:shd w:val="clear" w:color="auto" w:fill="auto"/>
            <w:noWrap/>
            <w:vAlign w:val="center"/>
            <w:hideMark/>
          </w:tcPr>
          <w:p w14:paraId="186443A2" w14:textId="59F3D0BF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shd w:val="clear" w:color="auto" w:fill="auto"/>
            <w:noWrap/>
            <w:vAlign w:val="center"/>
            <w:hideMark/>
          </w:tcPr>
          <w:p w14:paraId="59835572" w14:textId="799C24A5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2B50C593" w14:textId="77777777" w:rsidTr="0037408D">
        <w:trPr>
          <w:trHeight w:val="290"/>
        </w:trPr>
        <w:tc>
          <w:tcPr>
            <w:tcW w:w="8685" w:type="dxa"/>
            <w:gridSpan w:val="8"/>
            <w:shd w:val="clear" w:color="auto" w:fill="auto"/>
            <w:noWrap/>
            <w:vAlign w:val="center"/>
            <w:hideMark/>
          </w:tcPr>
          <w:p w14:paraId="13C72BD1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  <w:p w14:paraId="5AE8AD64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Meta</w:t>
            </w:r>
          </w:p>
        </w:tc>
      </w:tr>
      <w:tr w:rsidR="00E41486" w:rsidRPr="000A668E" w14:paraId="259AC56E" w14:textId="77777777" w:rsidTr="0037408D">
        <w:trPr>
          <w:trHeight w:val="290"/>
        </w:trPr>
        <w:tc>
          <w:tcPr>
            <w:tcW w:w="27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84FA0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381F2" w14:textId="2F1C43BE" w:rsidR="00E41486" w:rsidRPr="00BC2580" w:rsidRDefault="000A668E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10. </w:t>
            </w:r>
            <w:r w:rsidR="00E41486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Villavicencio</w:t>
            </w:r>
            <w:r w:rsidR="00BC2580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 </w:t>
            </w:r>
          </w:p>
          <w:p w14:paraId="762CEC10" w14:textId="6A5FA2D1" w:rsidR="00E41486" w:rsidRPr="00BC2580" w:rsidRDefault="00E41486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bookmarkStart w:id="1" w:name="_Hlk46332167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lastRenderedPageBreak/>
              <w:t>Estación de Biología Tropical Roberto Franco (EBTRF)</w:t>
            </w:r>
            <w:bookmarkEnd w:id="1"/>
            <w:r w:rsidR="00BC2580"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939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4692922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lastRenderedPageBreak/>
              <w:t>4.14009</w:t>
            </w:r>
          </w:p>
        </w:tc>
        <w:tc>
          <w:tcPr>
            <w:tcW w:w="1334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5BD8FD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-73.634</w:t>
            </w:r>
          </w:p>
        </w:tc>
        <w:tc>
          <w:tcPr>
            <w:tcW w:w="77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0415E" w14:textId="389FE664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0</w:t>
            </w:r>
            <w:r w:rsidR="00772341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7)</w:t>
            </w:r>
          </w:p>
        </w:tc>
        <w:tc>
          <w:tcPr>
            <w:tcW w:w="135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89CB9" w14:textId="7636D868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  <w:tc>
          <w:tcPr>
            <w:tcW w:w="173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A13C7F" w14:textId="31190166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0</w:t>
            </w:r>
          </w:p>
        </w:tc>
      </w:tr>
      <w:tr w:rsidR="00E41486" w:rsidRPr="000A668E" w14:paraId="04466B2B" w14:textId="77777777" w:rsidTr="0037408D">
        <w:trPr>
          <w:trHeight w:val="290"/>
        </w:trPr>
        <w:tc>
          <w:tcPr>
            <w:tcW w:w="4820" w:type="dxa"/>
            <w:gridSpan w:val="5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4D903" w14:textId="77777777" w:rsidR="00E41486" w:rsidRPr="000A668E" w:rsidRDefault="00E41486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7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62FF2" w14:textId="3F8E3687" w:rsidR="00E41486" w:rsidRPr="000A668E" w:rsidRDefault="00B07835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70</w:t>
            </w:r>
            <w:r w:rsidR="00CB24B0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(</w:t>
            </w:r>
            <w:r w:rsidR="00FD5DA4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2</w:t>
            </w:r>
            <w:r w:rsidR="00FD5DA4">
              <w:rPr>
                <w:rFonts w:ascii="Cambria" w:hAnsi="Cambria" w:cs="Calibri"/>
                <w:color w:val="000000"/>
                <w:sz w:val="18"/>
                <w:szCs w:val="18"/>
              </w:rPr>
              <w:t>4</w:t>
            </w:r>
            <w:r w:rsidR="00CB24B0"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7A00F4" w14:textId="77777777" w:rsidR="00E41486" w:rsidRPr="000A668E" w:rsidRDefault="00E41486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3404B" w14:textId="4DCE9DD4" w:rsidR="00E41486" w:rsidRPr="000A668E" w:rsidRDefault="00B07835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7</w:t>
            </w:r>
          </w:p>
        </w:tc>
      </w:tr>
      <w:tr w:rsidR="0037771A" w:rsidRPr="000A668E" w14:paraId="58ECB88C" w14:textId="77777777" w:rsidTr="0037408D">
        <w:trPr>
          <w:trHeight w:val="290"/>
        </w:trPr>
        <w:tc>
          <w:tcPr>
            <w:tcW w:w="5595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A1602" w14:textId="257FD113" w:rsidR="00E41486" w:rsidRPr="000A668E" w:rsidRDefault="0037771A" w:rsidP="00712C6C">
            <w:pPr>
              <w:spacing w:after="0" w:line="480" w:lineRule="auto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/>
                <w:sz w:val="18"/>
                <w:szCs w:val="18"/>
              </w:rPr>
              <w:t>Prevalence</w:t>
            </w:r>
            <w:proofErr w:type="spellEnd"/>
            <w:r w:rsidRPr="000A668E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0A668E">
              <w:rPr>
                <w:rFonts w:ascii="Cambria" w:hAnsi="Cambria"/>
                <w:sz w:val="18"/>
                <w:szCs w:val="18"/>
              </w:rPr>
              <w:t>by</w:t>
            </w:r>
            <w:proofErr w:type="spellEnd"/>
            <w:r w:rsidRPr="000A668E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0A668E">
              <w:rPr>
                <w:rFonts w:ascii="Cambria" w:hAnsi="Cambria"/>
                <w:sz w:val="18"/>
                <w:szCs w:val="18"/>
              </w:rPr>
              <w:t>genus</w:t>
            </w:r>
            <w:proofErr w:type="spellEnd"/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7B05D8" w14:textId="0A89B51F" w:rsidR="00E41486" w:rsidRPr="000A668E" w:rsidRDefault="00F82601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.42</w:t>
            </w: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C1560" w14:textId="5FF61757" w:rsidR="00E41486" w:rsidRPr="000A668E" w:rsidRDefault="00F82601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0</w:t>
            </w:r>
          </w:p>
        </w:tc>
      </w:tr>
      <w:tr w:rsidR="0037771A" w:rsidRPr="000A668E" w14:paraId="683A36AF" w14:textId="77777777" w:rsidTr="0037408D">
        <w:trPr>
          <w:trHeight w:val="290"/>
        </w:trPr>
        <w:tc>
          <w:tcPr>
            <w:tcW w:w="279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047D0AB" w14:textId="3F6ECA23" w:rsidR="0037771A" w:rsidRPr="000A668E" w:rsidRDefault="0037771A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Overall</w:t>
            </w:r>
            <w:proofErr w:type="spellEnd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0A668E">
              <w:rPr>
                <w:rFonts w:ascii="Cambria" w:hAnsi="Cambria" w:cs="Calibri"/>
                <w:color w:val="000000"/>
                <w:sz w:val="18"/>
                <w:szCs w:val="18"/>
              </w:rPr>
              <w:t>prevalence</w:t>
            </w:r>
            <w:proofErr w:type="spellEnd"/>
            <w:r w:rsidR="00745D65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745D65">
              <w:rPr>
                <w:rFonts w:ascii="Cambria" w:hAnsi="Cambria" w:cs="Calibri"/>
                <w:color w:val="000000"/>
                <w:sz w:val="18"/>
                <w:szCs w:val="18"/>
              </w:rPr>
              <w:t>of</w:t>
            </w:r>
            <w:proofErr w:type="spellEnd"/>
            <w:r w:rsidR="00745D65">
              <w:rPr>
                <w:rFonts w:ascii="Cambria" w:hAnsi="Cambria" w:cs="Calibri"/>
                <w:color w:val="000000"/>
                <w:sz w:val="18"/>
                <w:szCs w:val="18"/>
              </w:rPr>
              <w:t xml:space="preserve"> </w:t>
            </w:r>
            <w:proofErr w:type="spellStart"/>
            <w:r w:rsidR="00745D65">
              <w:rPr>
                <w:rFonts w:ascii="Cambria" w:hAnsi="Cambria" w:cs="Calibri"/>
                <w:color w:val="000000"/>
                <w:sz w:val="18"/>
                <w:szCs w:val="18"/>
              </w:rPr>
              <w:t>infection</w:t>
            </w:r>
            <w:proofErr w:type="spellEnd"/>
          </w:p>
        </w:tc>
        <w:tc>
          <w:tcPr>
            <w:tcW w:w="279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133671" w14:textId="7EEA3D78" w:rsidR="0037771A" w:rsidRPr="000A668E" w:rsidRDefault="00F82601" w:rsidP="00712C6C">
            <w:pPr>
              <w:spacing w:after="0" w:line="480" w:lineRule="auto"/>
              <w:jc w:val="right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1.42</w:t>
            </w:r>
          </w:p>
        </w:tc>
        <w:tc>
          <w:tcPr>
            <w:tcW w:w="13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71C67B8" w14:textId="77777777" w:rsidR="0037771A" w:rsidRPr="000A668E" w:rsidRDefault="0037771A" w:rsidP="00712C6C">
            <w:pPr>
              <w:spacing w:after="0" w:line="480" w:lineRule="auto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C3A914" w14:textId="77777777" w:rsidR="0037771A" w:rsidRPr="000A668E" w:rsidRDefault="0037771A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</w:tr>
    </w:tbl>
    <w:p w14:paraId="1928C5FE" w14:textId="0508EA6F" w:rsidR="009B3B58" w:rsidRPr="000A668E" w:rsidRDefault="00772341" w:rsidP="00712C6C">
      <w:pPr>
        <w:spacing w:line="480" w:lineRule="auto"/>
        <w:rPr>
          <w:rFonts w:ascii="Cambria" w:hAnsi="Cambria"/>
          <w:lang w:val="en-US"/>
        </w:rPr>
      </w:pPr>
      <w:r w:rsidRPr="000A668E">
        <w:rPr>
          <w:rFonts w:ascii="Cambria" w:hAnsi="Cambria"/>
          <w:lang w:val="en-US"/>
        </w:rPr>
        <w:t xml:space="preserve">n: total number of samples. </w:t>
      </w:r>
      <w:proofErr w:type="spellStart"/>
      <w:r w:rsidRPr="000A668E">
        <w:rPr>
          <w:rFonts w:ascii="Cambria" w:hAnsi="Cambria"/>
          <w:lang w:val="en-US"/>
        </w:rPr>
        <w:t>n</w:t>
      </w:r>
      <w:r w:rsidRPr="000A668E">
        <w:rPr>
          <w:rFonts w:ascii="Cambria" w:hAnsi="Cambria"/>
          <w:vertAlign w:val="subscript"/>
          <w:lang w:val="en-US"/>
        </w:rPr>
        <w:t>mic</w:t>
      </w:r>
      <w:proofErr w:type="spellEnd"/>
      <w:r w:rsidRPr="000A668E">
        <w:rPr>
          <w:rFonts w:ascii="Cambria" w:hAnsi="Cambria"/>
          <w:lang w:val="en-US"/>
        </w:rPr>
        <w:t xml:space="preserve">: number of samples examined by microscopy. </w:t>
      </w:r>
      <w:r w:rsidR="00967331" w:rsidRPr="000A668E">
        <w:rPr>
          <w:rFonts w:ascii="Cambria" w:hAnsi="Cambria"/>
          <w:lang w:val="en-US"/>
        </w:rPr>
        <w:t xml:space="preserve">*: individual infected with </w:t>
      </w:r>
      <w:r w:rsidR="00967331" w:rsidRPr="000A668E">
        <w:rPr>
          <w:rFonts w:ascii="Cambria" w:hAnsi="Cambria"/>
          <w:i/>
          <w:iCs/>
          <w:lang w:val="en-US"/>
        </w:rPr>
        <w:t xml:space="preserve">H. simidi </w:t>
      </w:r>
      <w:r w:rsidR="00967331" w:rsidRPr="000A668E">
        <w:rPr>
          <w:rFonts w:ascii="Cambria" w:hAnsi="Cambria"/>
          <w:lang w:val="en-US"/>
        </w:rPr>
        <w:t xml:space="preserve">sp. </w:t>
      </w:r>
      <w:proofErr w:type="spellStart"/>
      <w:r w:rsidR="00967331" w:rsidRPr="000A668E">
        <w:rPr>
          <w:rFonts w:ascii="Cambria" w:hAnsi="Cambria"/>
          <w:lang w:val="en-US"/>
        </w:rPr>
        <w:t>nov</w:t>
      </w:r>
      <w:r w:rsidR="00BC2580">
        <w:rPr>
          <w:rFonts w:ascii="Cambria" w:hAnsi="Cambria"/>
          <w:lang w:val="en-US"/>
        </w:rPr>
        <w:t>.</w:t>
      </w:r>
      <w:proofErr w:type="spellEnd"/>
      <w:r w:rsidR="00BC2580">
        <w:rPr>
          <w:rFonts w:ascii="Cambria" w:hAnsi="Cambria"/>
          <w:lang w:val="en-US"/>
        </w:rPr>
        <w:t xml:space="preserve"> </w:t>
      </w:r>
      <w:proofErr w:type="gramStart"/>
      <w:r w:rsidR="00BC2580">
        <w:rPr>
          <w:rFonts w:ascii="Cambria" w:hAnsi="Cambria"/>
          <w:vertAlign w:val="superscript"/>
          <w:lang w:val="en-US"/>
        </w:rPr>
        <w:t xml:space="preserve">a </w:t>
      </w:r>
      <w:r w:rsidR="00BC2580" w:rsidRPr="00BC2580">
        <w:rPr>
          <w:rFonts w:ascii="Cambria" w:hAnsi="Cambria"/>
          <w:lang w:val="en-US"/>
        </w:rPr>
        <w:t>:</w:t>
      </w:r>
      <w:proofErr w:type="gramEnd"/>
      <w:r w:rsidR="00BC2580" w:rsidRPr="00BC2580">
        <w:rPr>
          <w:rFonts w:ascii="Cambria" w:hAnsi="Cambria"/>
          <w:lang w:val="en-US"/>
        </w:rPr>
        <w:t xml:space="preserve"> Localities where</w:t>
      </w:r>
      <w:r w:rsidR="00BC2580" w:rsidRPr="00BC2580">
        <w:rPr>
          <w:rFonts w:ascii="Cambria" w:hAnsi="Cambria"/>
          <w:vertAlign w:val="subscript"/>
          <w:lang w:val="en-US"/>
        </w:rPr>
        <w:t xml:space="preserve"> </w:t>
      </w:r>
      <w:r w:rsidR="00BC2580">
        <w:rPr>
          <w:rFonts w:ascii="Cambria" w:hAnsi="Cambria"/>
          <w:lang w:val="en-US"/>
        </w:rPr>
        <w:t xml:space="preserve">the turtles were captured from the wild, </w:t>
      </w:r>
      <w:r w:rsidR="00BC2580">
        <w:rPr>
          <w:rFonts w:ascii="Cambria" w:hAnsi="Cambria"/>
          <w:vertAlign w:val="superscript"/>
          <w:lang w:val="en-US"/>
        </w:rPr>
        <w:t>b</w:t>
      </w:r>
      <w:r w:rsidR="00BC2580">
        <w:rPr>
          <w:rFonts w:ascii="Cambria" w:hAnsi="Cambria"/>
          <w:lang w:val="en-US"/>
        </w:rPr>
        <w:t xml:space="preserve">: Animal rescue centers where animals were held in captivity. </w:t>
      </w:r>
      <w:r w:rsidR="009B3B58" w:rsidRPr="000A668E">
        <w:rPr>
          <w:rFonts w:ascii="Cambria" w:hAnsi="Cambria"/>
          <w:lang w:val="en-US"/>
        </w:rPr>
        <w:br w:type="page"/>
      </w:r>
    </w:p>
    <w:p w14:paraId="6155383D" w14:textId="77777777" w:rsidR="009B3B58" w:rsidRPr="000A668E" w:rsidRDefault="009B3B58" w:rsidP="00712C6C">
      <w:pPr>
        <w:spacing w:after="0" w:line="480" w:lineRule="auto"/>
        <w:rPr>
          <w:rFonts w:ascii="Cambria" w:hAnsi="Cambria" w:cs="Cambria"/>
          <w:color w:val="000000"/>
          <w:lang w:val="en-US"/>
        </w:rPr>
        <w:sectPr w:rsidR="009B3B58" w:rsidRPr="000A668E">
          <w:pgSz w:w="12240" w:h="15840"/>
          <w:pgMar w:top="1417" w:right="1701" w:bottom="1417" w:left="1701" w:header="708" w:footer="708" w:gutter="0"/>
          <w:cols w:space="708"/>
          <w:docGrid w:linePitch="360"/>
        </w:sectPr>
      </w:pPr>
    </w:p>
    <w:p w14:paraId="2DA05047" w14:textId="7D98B099" w:rsidR="00BD3EF1" w:rsidRPr="000A668E" w:rsidRDefault="00BD3EF1" w:rsidP="00712C6C">
      <w:pPr>
        <w:spacing w:after="0" w:line="480" w:lineRule="auto"/>
        <w:rPr>
          <w:rFonts w:ascii="Cambria" w:hAnsi="Cambria"/>
          <w:color w:val="131413"/>
          <w:sz w:val="24"/>
          <w:szCs w:val="24"/>
          <w:lang w:val="en-US"/>
        </w:rPr>
      </w:pPr>
      <w:r w:rsidRPr="000A668E">
        <w:rPr>
          <w:rFonts w:ascii="Cambria" w:hAnsi="Cambria"/>
          <w:b/>
          <w:bCs/>
          <w:lang w:val="en-US"/>
        </w:rPr>
        <w:lastRenderedPageBreak/>
        <w:t xml:space="preserve">Table 2:  </w:t>
      </w:r>
      <w:r w:rsidRPr="000A668E">
        <w:rPr>
          <w:rFonts w:ascii="Cambria" w:hAnsi="Cambria"/>
          <w:sz w:val="24"/>
          <w:szCs w:val="24"/>
          <w:lang w:val="en-US"/>
        </w:rPr>
        <w:t xml:space="preserve">Morphometric measurements of gamonts and host cells of </w:t>
      </w:r>
      <w:r w:rsidR="00967331" w:rsidRPr="000A668E">
        <w:rPr>
          <w:rFonts w:ascii="Cambria" w:hAnsi="Cambria"/>
          <w:i/>
          <w:color w:val="131413"/>
          <w:sz w:val="24"/>
          <w:szCs w:val="24"/>
          <w:lang w:val="en-US"/>
        </w:rPr>
        <w:t xml:space="preserve">Hepatozoon simidi </w:t>
      </w:r>
      <w:r w:rsidR="00967331" w:rsidRPr="000A668E">
        <w:rPr>
          <w:rFonts w:ascii="Cambria" w:hAnsi="Cambria"/>
          <w:iCs/>
          <w:color w:val="131413"/>
          <w:sz w:val="24"/>
          <w:szCs w:val="24"/>
          <w:lang w:val="en-US"/>
        </w:rPr>
        <w:t>sp</w:t>
      </w:r>
      <w:r w:rsidRPr="000A668E">
        <w:rPr>
          <w:rFonts w:ascii="Cambria" w:hAnsi="Cambria"/>
          <w:color w:val="131413"/>
          <w:sz w:val="24"/>
          <w:szCs w:val="24"/>
          <w:lang w:val="en-US"/>
        </w:rPr>
        <w:t xml:space="preserve">. </w:t>
      </w:r>
      <w:proofErr w:type="spellStart"/>
      <w:r w:rsidRPr="000A668E">
        <w:rPr>
          <w:rFonts w:ascii="Cambria" w:hAnsi="Cambria"/>
          <w:color w:val="131413"/>
          <w:sz w:val="24"/>
          <w:szCs w:val="24"/>
          <w:lang w:val="en-US"/>
        </w:rPr>
        <w:t>nov.</w:t>
      </w:r>
      <w:proofErr w:type="spellEnd"/>
      <w:r w:rsidR="00967331" w:rsidRPr="000A668E">
        <w:rPr>
          <w:rFonts w:ascii="Cambria" w:hAnsi="Cambria"/>
          <w:color w:val="131413"/>
          <w:sz w:val="24"/>
          <w:szCs w:val="24"/>
          <w:lang w:val="en-US"/>
        </w:rPr>
        <w:t xml:space="preserve"> </w:t>
      </w:r>
      <w:r w:rsidR="00372A38" w:rsidRPr="000A668E">
        <w:rPr>
          <w:rFonts w:ascii="Cambria" w:hAnsi="Cambria"/>
          <w:color w:val="131413"/>
          <w:sz w:val="24"/>
          <w:szCs w:val="24"/>
          <w:lang w:val="en-US"/>
        </w:rPr>
        <w:t xml:space="preserve">Measurements of </w:t>
      </w:r>
      <w:r w:rsidR="00967331" w:rsidRPr="000A668E">
        <w:rPr>
          <w:rFonts w:ascii="Cambria" w:hAnsi="Cambria"/>
          <w:i/>
          <w:iCs/>
          <w:color w:val="131413"/>
          <w:sz w:val="24"/>
          <w:szCs w:val="24"/>
          <w:lang w:val="en-US"/>
        </w:rPr>
        <w:t xml:space="preserve">H. </w:t>
      </w:r>
      <w:proofErr w:type="spellStart"/>
      <w:r w:rsidR="00967331" w:rsidRPr="00623924">
        <w:rPr>
          <w:rFonts w:ascii="Cambria" w:hAnsi="Cambria"/>
          <w:i/>
          <w:iCs/>
          <w:color w:val="131413"/>
          <w:sz w:val="24"/>
          <w:szCs w:val="24"/>
          <w:lang w:val="en-US"/>
        </w:rPr>
        <w:t>fitzsimonsi</w:t>
      </w:r>
      <w:proofErr w:type="spellEnd"/>
      <w:r w:rsidR="00611638">
        <w:rPr>
          <w:rFonts w:ascii="Cambria" w:hAnsi="Cambria"/>
          <w:color w:val="131413"/>
          <w:sz w:val="24"/>
          <w:szCs w:val="24"/>
          <w:lang w:val="en-US"/>
        </w:rPr>
        <w:t xml:space="preserve">, </w:t>
      </w:r>
      <w:r w:rsidR="004F35E8" w:rsidRPr="00611638">
        <w:rPr>
          <w:rFonts w:ascii="Cambria" w:hAnsi="Cambria"/>
          <w:i/>
          <w:iCs/>
          <w:color w:val="131413"/>
          <w:sz w:val="24"/>
          <w:szCs w:val="24"/>
          <w:lang w:val="en-US"/>
        </w:rPr>
        <w:t>H</w:t>
      </w:r>
      <w:r w:rsidR="004F35E8" w:rsidRPr="000A668E">
        <w:rPr>
          <w:rFonts w:ascii="Cambria" w:hAnsi="Cambria"/>
          <w:i/>
          <w:iCs/>
          <w:color w:val="131413"/>
          <w:sz w:val="24"/>
          <w:szCs w:val="24"/>
          <w:lang w:val="en-US"/>
        </w:rPr>
        <w:t xml:space="preserve">. </w:t>
      </w:r>
      <w:r w:rsidR="004F35E8">
        <w:rPr>
          <w:rFonts w:ascii="Cambria" w:hAnsi="Cambria"/>
          <w:i/>
          <w:iCs/>
          <w:color w:val="131413"/>
          <w:sz w:val="24"/>
          <w:szCs w:val="24"/>
          <w:lang w:val="en-US"/>
        </w:rPr>
        <w:t>colubri</w:t>
      </w:r>
      <w:r w:rsidR="004F35E8" w:rsidRPr="000A668E">
        <w:rPr>
          <w:rFonts w:ascii="Cambria" w:hAnsi="Cambria"/>
          <w:i/>
          <w:iCs/>
          <w:color w:val="131413"/>
          <w:sz w:val="24"/>
          <w:szCs w:val="24"/>
          <w:lang w:val="en-US"/>
        </w:rPr>
        <w:t xml:space="preserve"> </w:t>
      </w:r>
      <w:r w:rsidR="00611638">
        <w:rPr>
          <w:rFonts w:ascii="Cambria" w:hAnsi="Cambria"/>
          <w:color w:val="131413"/>
          <w:sz w:val="24"/>
          <w:szCs w:val="24"/>
          <w:lang w:val="en-US"/>
        </w:rPr>
        <w:t xml:space="preserve">and </w:t>
      </w:r>
      <w:r w:rsidR="00611638">
        <w:rPr>
          <w:rFonts w:ascii="Cambria" w:hAnsi="Cambria"/>
          <w:i/>
          <w:iCs/>
          <w:color w:val="131413"/>
          <w:sz w:val="24"/>
          <w:szCs w:val="24"/>
          <w:lang w:val="en-US"/>
        </w:rPr>
        <w:t xml:space="preserve">H. </w:t>
      </w:r>
      <w:proofErr w:type="spellStart"/>
      <w:r w:rsidR="00611638">
        <w:rPr>
          <w:rFonts w:ascii="Cambria" w:hAnsi="Cambria"/>
          <w:i/>
          <w:iCs/>
          <w:color w:val="131413"/>
          <w:sz w:val="24"/>
          <w:szCs w:val="24"/>
          <w:lang w:val="en-US"/>
        </w:rPr>
        <w:t>rarefaciens</w:t>
      </w:r>
      <w:proofErr w:type="spellEnd"/>
      <w:r w:rsidR="00611638">
        <w:rPr>
          <w:rFonts w:ascii="Cambria" w:hAnsi="Cambria"/>
          <w:i/>
          <w:iCs/>
          <w:color w:val="131413"/>
          <w:sz w:val="24"/>
          <w:szCs w:val="24"/>
          <w:lang w:val="en-US"/>
        </w:rPr>
        <w:t xml:space="preserve"> </w:t>
      </w:r>
      <w:r w:rsidR="00DF2C22" w:rsidRPr="000A668E">
        <w:rPr>
          <w:rFonts w:ascii="Cambria" w:hAnsi="Cambria"/>
          <w:color w:val="131413"/>
          <w:sz w:val="24"/>
          <w:szCs w:val="24"/>
          <w:lang w:val="en-US"/>
        </w:rPr>
        <w:t>are provided for comparison</w:t>
      </w:r>
      <w:r w:rsidR="00DF2C22" w:rsidRPr="000A668E">
        <w:rPr>
          <w:rFonts w:ascii="Cambria" w:hAnsi="Cambria"/>
          <w:i/>
          <w:iCs/>
          <w:color w:val="131413"/>
          <w:sz w:val="24"/>
          <w:szCs w:val="24"/>
          <w:lang w:val="en-US"/>
        </w:rPr>
        <w:t>.</w:t>
      </w:r>
    </w:p>
    <w:p w14:paraId="029C7B1E" w14:textId="7A349007" w:rsidR="00BD3EF1" w:rsidRPr="000A668E" w:rsidRDefault="00BD3EF1" w:rsidP="00712C6C">
      <w:pPr>
        <w:spacing w:line="480" w:lineRule="auto"/>
        <w:rPr>
          <w:rFonts w:ascii="Cambria" w:hAnsi="Cambria"/>
          <w:lang w:val="en-US"/>
        </w:rPr>
      </w:pPr>
    </w:p>
    <w:tbl>
      <w:tblPr>
        <w:tblW w:w="12201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35"/>
        <w:gridCol w:w="160"/>
        <w:gridCol w:w="2660"/>
        <w:gridCol w:w="167"/>
        <w:gridCol w:w="2093"/>
        <w:gridCol w:w="175"/>
        <w:gridCol w:w="1818"/>
        <w:gridCol w:w="167"/>
        <w:gridCol w:w="2126"/>
      </w:tblGrid>
      <w:tr w:rsidR="005077AE" w:rsidRPr="00611638" w14:paraId="4DC5DC9F" w14:textId="763B9316" w:rsidTr="00CF7744">
        <w:trPr>
          <w:trHeight w:val="1266"/>
          <w:jc w:val="center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4255008" w14:textId="77777777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 w:cs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16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367C2776" w14:textId="77777777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402AA90" w14:textId="2DB3DE62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</w:pPr>
            <w:bookmarkStart w:id="2" w:name="_Hlk44350284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 xml:space="preserve">Hepatozoon simidi </w:t>
            </w:r>
            <w:r w:rsidRPr="000A668E">
              <w:rPr>
                <w:rFonts w:ascii="Cambria" w:hAnsi="Cambria"/>
                <w:b/>
                <w:bCs/>
                <w:color w:val="000000"/>
                <w:sz w:val="18"/>
                <w:szCs w:val="18"/>
              </w:rPr>
              <w:t>sp</w:t>
            </w:r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 xml:space="preserve">. </w:t>
            </w:r>
            <w:r w:rsidRPr="000A668E">
              <w:rPr>
                <w:rFonts w:ascii="Cambria" w:hAnsi="Cambria"/>
                <w:b/>
                <w:bCs/>
                <w:color w:val="000000"/>
                <w:sz w:val="18"/>
                <w:szCs w:val="18"/>
              </w:rPr>
              <w:t>nov</w:t>
            </w:r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 xml:space="preserve"> </w:t>
            </w:r>
          </w:p>
          <w:bookmarkEnd w:id="2"/>
          <w:p w14:paraId="5A1CD053" w14:textId="33DDAEC0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</w:pPr>
            <w:proofErr w:type="spellStart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>Rhinoclemmys</w:t>
            </w:r>
            <w:proofErr w:type="spellEnd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 xml:space="preserve"> </w:t>
            </w:r>
            <w:proofErr w:type="spellStart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>melanosterna</w:t>
            </w:r>
            <w:proofErr w:type="spellEnd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 xml:space="preserve"> (</w:t>
            </w:r>
            <w:proofErr w:type="spellStart"/>
            <w:r w:rsidRPr="000A668E">
              <w:rPr>
                <w:rFonts w:ascii="Cambria" w:hAnsi="Cambria"/>
                <w:b/>
                <w:bCs/>
                <w:color w:val="000000"/>
                <w:sz w:val="18"/>
                <w:szCs w:val="18"/>
              </w:rPr>
              <w:t>Geoemydidae</w:t>
            </w:r>
            <w:proofErr w:type="spellEnd"/>
            <w:r w:rsidRPr="000A668E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A8623" w14:textId="77777777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7F97369" w14:textId="0F0BDAE7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proofErr w:type="spellStart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Hepatozoon</w:t>
            </w:r>
            <w:proofErr w:type="spellEnd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fitz</w:t>
            </w:r>
            <w:r w:rsidR="00940461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s</w:t>
            </w: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imonsi</w:t>
            </w:r>
            <w:proofErr w:type="spellEnd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</w:p>
          <w:p w14:paraId="10560A78" w14:textId="54CEFAE8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proofErr w:type="spellStart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Kinixys</w:t>
            </w:r>
            <w:proofErr w:type="spellEnd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belliana</w:t>
            </w:r>
            <w:proofErr w:type="spellEnd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</w:p>
          <w:p w14:paraId="391F5CFC" w14:textId="1DB7C2AB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(</w:t>
            </w:r>
            <w:r w:rsidRPr="000A668E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Testudinidae</w:t>
            </w:r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)</w:t>
            </w: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a</w:t>
            </w:r>
          </w:p>
        </w:tc>
        <w:tc>
          <w:tcPr>
            <w:tcW w:w="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928C21" w14:textId="77777777" w:rsidR="002B79D4" w:rsidRPr="000A668E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465291" w14:textId="77777777" w:rsidR="002B79D4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  <w:p w14:paraId="586E98E7" w14:textId="138430C5" w:rsidR="002B79D4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Hepatozoon </w:t>
            </w:r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colubri</w:t>
            </w:r>
          </w:p>
          <w:p w14:paraId="22BD9B0E" w14:textId="41550260" w:rsidR="002B79D4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AB2695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Python reticulatus</w:t>
            </w:r>
          </w:p>
          <w:p w14:paraId="75490206" w14:textId="5B297CA3" w:rsidR="00805987" w:rsidRPr="000A668E" w:rsidRDefault="00805987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proofErr w:type="spellStart"/>
            <w:r w:rsidRPr="00805987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Erythrolamprus</w:t>
            </w:r>
            <w:proofErr w:type="spellEnd"/>
            <w:r w:rsidRPr="00805987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805987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aesculapii</w:t>
            </w:r>
            <w:proofErr w:type="spellEnd"/>
          </w:p>
          <w:p w14:paraId="1FCC2A8D" w14:textId="77777777" w:rsidR="002B79D4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</w:pP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(</w:t>
            </w:r>
            <w:r w:rsidRPr="004F35E8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Squamata</w:t>
            </w:r>
            <w:r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 xml:space="preserve">, </w:t>
            </w:r>
            <w:r w:rsidRPr="004F35E8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Pythonidae</w:t>
            </w:r>
            <w:r w:rsidR="00611638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 xml:space="preserve">, </w:t>
            </w:r>
            <w:proofErr w:type="spellStart"/>
            <w:proofErr w:type="gramStart"/>
            <w:r w:rsidR="00611638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Colubridae</w:t>
            </w:r>
            <w:proofErr w:type="spellEnd"/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)</w:t>
            </w:r>
            <w:proofErr w:type="spellStart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b</w:t>
            </w:r>
            <w:proofErr w:type="gramEnd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,c</w:t>
            </w:r>
            <w:proofErr w:type="spellEnd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.</w:t>
            </w:r>
          </w:p>
          <w:p w14:paraId="11355DC7" w14:textId="492B5E44" w:rsidR="007E2DAB" w:rsidRPr="000A668E" w:rsidRDefault="007E2DAB" w:rsidP="00712C6C">
            <w:pPr>
              <w:spacing w:after="0" w:line="480" w:lineRule="auto"/>
              <w:jc w:val="center"/>
              <w:rPr>
                <w:rFonts w:ascii="Cambria" w:hAnsi="Cambria" w:cs="Calibri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9E5E55" w14:textId="77777777" w:rsidR="002B79D4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894178" w14:textId="39482312" w:rsidR="00611638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proofErr w:type="spellStart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Hepatozoon</w:t>
            </w:r>
            <w:proofErr w:type="spellEnd"/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rarefaciens</w:t>
            </w:r>
            <w:proofErr w:type="spellEnd"/>
          </w:p>
          <w:p w14:paraId="4AA16E29" w14:textId="76892083" w:rsidR="00611638" w:rsidRPr="000A668E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D</w:t>
            </w:r>
            <w:r w:rsidR="007E2DAB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r</w:t>
            </w:r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ymarchon</w:t>
            </w:r>
            <w:proofErr w:type="spellEnd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corais</w:t>
            </w:r>
            <w:proofErr w:type="spellEnd"/>
          </w:p>
          <w:p w14:paraId="6686B2AB" w14:textId="7FF509CC" w:rsidR="002B79D4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(</w:t>
            </w:r>
            <w:r w:rsidRPr="004F35E8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Squamata</w:t>
            </w:r>
            <w:r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 xml:space="preserve">, </w:t>
            </w:r>
            <w:proofErr w:type="spellStart"/>
            <w:proofErr w:type="gramStart"/>
            <w:r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Colubridae</w:t>
            </w:r>
            <w:proofErr w:type="spellEnd"/>
            <w:r w:rsidRPr="00AB2695">
              <w:rPr>
                <w:rFonts w:ascii="Cambria" w:hAnsi="Cambria" w:cs="Calibri"/>
                <w:b/>
                <w:bCs/>
                <w:color w:val="000000"/>
                <w:sz w:val="18"/>
                <w:szCs w:val="18"/>
                <w:lang w:val="en-US"/>
              </w:rPr>
              <w:t>)</w:t>
            </w:r>
            <w:r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vertAlign w:val="superscript"/>
                <w:lang w:val="en-US"/>
              </w:rPr>
              <w:t>d</w:t>
            </w:r>
            <w:proofErr w:type="gramEnd"/>
          </w:p>
        </w:tc>
      </w:tr>
      <w:tr w:rsidR="00611638" w:rsidRPr="004F35E8" w14:paraId="1C553FED" w14:textId="77777777" w:rsidTr="00CF7744">
        <w:trPr>
          <w:trHeight w:val="351"/>
          <w:jc w:val="center"/>
        </w:trPr>
        <w:tc>
          <w:tcPr>
            <w:tcW w:w="5655" w:type="dxa"/>
            <w:gridSpan w:val="3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5D7B4DA" w14:textId="14FC6729" w:rsidR="00611638" w:rsidRPr="000A668E" w:rsidRDefault="00611638" w:rsidP="00712C6C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</w:rPr>
            </w:pPr>
            <w:r>
              <w:rPr>
                <w:rFonts w:ascii="Cambria" w:hAnsi="Cambria" w:cs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Uninfected erythrocytes</w:t>
            </w:r>
          </w:p>
        </w:tc>
        <w:tc>
          <w:tcPr>
            <w:tcW w:w="167" w:type="dxa"/>
            <w:tcBorders>
              <w:top w:val="single" w:sz="4" w:space="0" w:color="auto"/>
            </w:tcBorders>
          </w:tcPr>
          <w:p w14:paraId="7F41E86E" w14:textId="77777777" w:rsidR="00611638" w:rsidRPr="000A668E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E7ED0FA" w14:textId="77777777" w:rsidR="00611638" w:rsidRPr="000A668E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75" w:type="dxa"/>
            <w:tcBorders>
              <w:top w:val="single" w:sz="4" w:space="0" w:color="auto"/>
            </w:tcBorders>
          </w:tcPr>
          <w:p w14:paraId="0223DAF8" w14:textId="77777777" w:rsidR="00611638" w:rsidRPr="000A668E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818" w:type="dxa"/>
            <w:tcBorders>
              <w:top w:val="single" w:sz="4" w:space="0" w:color="auto"/>
            </w:tcBorders>
          </w:tcPr>
          <w:p w14:paraId="34940EE5" w14:textId="77777777" w:rsidR="00611638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  <w:tcBorders>
              <w:top w:val="single" w:sz="4" w:space="0" w:color="auto"/>
            </w:tcBorders>
          </w:tcPr>
          <w:p w14:paraId="2F0C46E1" w14:textId="77777777" w:rsidR="00611638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0507EE7F" w14:textId="77777777" w:rsidR="00611638" w:rsidRDefault="00611638" w:rsidP="00712C6C">
            <w:pPr>
              <w:spacing w:after="0" w:line="480" w:lineRule="auto"/>
              <w:jc w:val="center"/>
              <w:rPr>
                <w:rFonts w:ascii="Cambria" w:hAnsi="Cambria" w:cs="Calibri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</w:tr>
      <w:tr w:rsidR="005077AE" w:rsidRPr="000A668E" w14:paraId="1115BAFD" w14:textId="05ED9A29" w:rsidTr="00CF7744">
        <w:trPr>
          <w:trHeight w:val="46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259B8F07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Cell area</w:t>
            </w:r>
          </w:p>
        </w:tc>
        <w:tc>
          <w:tcPr>
            <w:tcW w:w="160" w:type="dxa"/>
          </w:tcPr>
          <w:p w14:paraId="5BCABF3B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0C172369" w14:textId="09BA6981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145.96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190.2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58.49 ± 14.16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67" w:type="dxa"/>
          </w:tcPr>
          <w:p w14:paraId="490D19E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5FB4B3BF" w14:textId="023DF78E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0C80B48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FC9A63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D9A1E58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073FD50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5274350F" w14:textId="36DB9DD2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09B32A85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Cell length</w:t>
            </w:r>
          </w:p>
        </w:tc>
        <w:tc>
          <w:tcPr>
            <w:tcW w:w="160" w:type="dxa"/>
          </w:tcPr>
          <w:p w14:paraId="3972E30B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077CF5B7" w14:textId="13802824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15.99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18.14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7.216 ± 0.774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67" w:type="dxa"/>
          </w:tcPr>
          <w:p w14:paraId="35D2748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5AB82489" w14:textId="1E4EBF21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67996D9A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61EFF572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7D16CC3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24250F1" w14:textId="131848B0" w:rsidR="002B79D4" w:rsidRPr="00105F4B" w:rsidRDefault="00105F4B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7</w:t>
            </w:r>
          </w:p>
        </w:tc>
      </w:tr>
      <w:tr w:rsidR="005077AE" w:rsidRPr="000A668E" w14:paraId="690E97A9" w14:textId="6527E43F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4F2463E1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Cell width</w:t>
            </w:r>
          </w:p>
        </w:tc>
        <w:tc>
          <w:tcPr>
            <w:tcW w:w="160" w:type="dxa"/>
          </w:tcPr>
          <w:p w14:paraId="42188A00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427304FB" w14:textId="48223819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10.33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12.80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1.045 ± 0.789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67" w:type="dxa"/>
          </w:tcPr>
          <w:p w14:paraId="7224BDA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0C017A59" w14:textId="4E0725D6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3CA05B5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3D7845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0E45715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66C35A7" w14:textId="695617CC" w:rsidR="002B79D4" w:rsidRPr="00105F4B" w:rsidRDefault="00105F4B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>
              <w:rPr>
                <w:rFonts w:ascii="Cambria" w:hAnsi="Cambria" w:cs="Calibri"/>
                <w:color w:val="000000"/>
                <w:sz w:val="18"/>
                <w:szCs w:val="18"/>
              </w:rPr>
              <w:t>10</w:t>
            </w:r>
          </w:p>
        </w:tc>
      </w:tr>
      <w:tr w:rsidR="005077AE" w:rsidRPr="000A668E" w14:paraId="29C1A726" w14:textId="40532FAB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6FDD11F9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area</w:t>
            </w:r>
          </w:p>
        </w:tc>
        <w:tc>
          <w:tcPr>
            <w:tcW w:w="160" w:type="dxa"/>
          </w:tcPr>
          <w:p w14:paraId="0F0766A9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29FA15C5" w14:textId="417C59B8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15.64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26.99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0.674 ± 3.875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67" w:type="dxa"/>
          </w:tcPr>
          <w:p w14:paraId="43A7424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054589A8" w14:textId="0343733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D2E0ACD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7FA9915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131B4EC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5258917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4DF29293" w14:textId="2AD10348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05362C28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length</w:t>
            </w:r>
          </w:p>
        </w:tc>
        <w:tc>
          <w:tcPr>
            <w:tcW w:w="160" w:type="dxa"/>
          </w:tcPr>
          <w:p w14:paraId="0A48BBB9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23565CBC" w14:textId="18D7BAF9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3.94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5.88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5.046 ± 0.620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67" w:type="dxa"/>
          </w:tcPr>
          <w:p w14:paraId="2EE7CC4B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30BD86BF" w14:textId="4DA7AABE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49D0E465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599A4A9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E40102A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F77A97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78457C8F" w14:textId="1CACF893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6DEDF6DA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width</w:t>
            </w:r>
          </w:p>
        </w:tc>
        <w:tc>
          <w:tcPr>
            <w:tcW w:w="160" w:type="dxa"/>
          </w:tcPr>
          <w:p w14:paraId="5D240726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4A3323AE" w14:textId="41EC5EEB" w:rsidR="002B79D4" w:rsidRPr="00105F4B" w:rsidRDefault="00C16033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4.38 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-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5.63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4.985 ± 0.457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  <w:r w:rsidR="002B79D4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167" w:type="dxa"/>
          </w:tcPr>
          <w:p w14:paraId="2B3E109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61A01E66" w14:textId="344E29D9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6669734C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78D6091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6648FE9D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32C8D7AD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6CA664F1" w14:textId="5E06CB22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5BBA374B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lastRenderedPageBreak/>
              <w:t>Cell area</w:t>
            </w:r>
          </w:p>
        </w:tc>
        <w:tc>
          <w:tcPr>
            <w:tcW w:w="160" w:type="dxa"/>
          </w:tcPr>
          <w:p w14:paraId="11E81935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101BBB62" w14:textId="35A826C0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94.11 - 244.82 (226.</w:t>
            </w:r>
            <w:r w:rsidR="005077AE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7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± 7.19)</w:t>
            </w:r>
          </w:p>
        </w:tc>
        <w:tc>
          <w:tcPr>
            <w:tcW w:w="167" w:type="dxa"/>
          </w:tcPr>
          <w:p w14:paraId="46A74488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274A894B" w14:textId="0EE36114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20BFC6FF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2754C92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12FEEB1A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5ABB589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3ADAFB4C" w14:textId="67602EF8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467B6AC9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Cell length</w:t>
            </w:r>
          </w:p>
        </w:tc>
        <w:tc>
          <w:tcPr>
            <w:tcW w:w="160" w:type="dxa"/>
          </w:tcPr>
          <w:p w14:paraId="07BC76F7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642CA251" w14:textId="196AA550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1.16 - 23.24 (22.32 ± 0.76)</w:t>
            </w:r>
          </w:p>
        </w:tc>
        <w:tc>
          <w:tcPr>
            <w:tcW w:w="167" w:type="dxa"/>
          </w:tcPr>
          <w:p w14:paraId="1875C9EC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24AB375B" w14:textId="44100120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390853E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982E89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9B1E74D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6FF6D701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3E281EBE" w14:textId="6BA32551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7DE7695F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Cell width</w:t>
            </w:r>
          </w:p>
        </w:tc>
        <w:tc>
          <w:tcPr>
            <w:tcW w:w="160" w:type="dxa"/>
          </w:tcPr>
          <w:p w14:paraId="31C26EC1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0B1FA4BA" w14:textId="3507FFB1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1.17 -12.79 (12.04 ± 0.5</w:t>
            </w:r>
            <w:r w:rsidR="005077AE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8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67" w:type="dxa"/>
          </w:tcPr>
          <w:p w14:paraId="40C8521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754A0958" w14:textId="0EE905B1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7F00095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58F5E42B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14EF81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6CDB7A4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3244A886" w14:textId="3AEDE3C2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2430223C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area</w:t>
            </w:r>
          </w:p>
        </w:tc>
        <w:tc>
          <w:tcPr>
            <w:tcW w:w="160" w:type="dxa"/>
          </w:tcPr>
          <w:p w14:paraId="659E2F03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007E706B" w14:textId="1C8C095B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2.23 - 25.13 (23.732 ± 1.2</w:t>
            </w:r>
            <w:r w:rsidR="005077AE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3</w:t>
            </w: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67" w:type="dxa"/>
          </w:tcPr>
          <w:p w14:paraId="3C02FBA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02F594B1" w14:textId="434FA86C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2DCF7F6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F4D2504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2DA103E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534762B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537676D4" w14:textId="74A2ED21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0F01E5F6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length</w:t>
            </w:r>
          </w:p>
        </w:tc>
        <w:tc>
          <w:tcPr>
            <w:tcW w:w="160" w:type="dxa"/>
          </w:tcPr>
          <w:p w14:paraId="56DFDA91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64D0E276" w14:textId="61FD1232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3.62 - 6.98 (4.456 ± 1.42)</w:t>
            </w:r>
          </w:p>
        </w:tc>
        <w:tc>
          <w:tcPr>
            <w:tcW w:w="167" w:type="dxa"/>
          </w:tcPr>
          <w:p w14:paraId="2A1FAA0F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7D6427BA" w14:textId="44AFF5A2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6952194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49EB88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88F8DEC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9700559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7BB5C91B" w14:textId="4989F2A2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02B98746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Nucleus width</w:t>
            </w:r>
          </w:p>
        </w:tc>
        <w:tc>
          <w:tcPr>
            <w:tcW w:w="160" w:type="dxa"/>
          </w:tcPr>
          <w:p w14:paraId="22873D42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  <w:hideMark/>
          </w:tcPr>
          <w:p w14:paraId="3945C2A1" w14:textId="2D6F302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3.67 - 7.33 (6.031 ± 1.39)</w:t>
            </w:r>
          </w:p>
        </w:tc>
        <w:tc>
          <w:tcPr>
            <w:tcW w:w="167" w:type="dxa"/>
          </w:tcPr>
          <w:p w14:paraId="76B3F709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28A6C314" w14:textId="1D971C04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4FA82E8B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BF90B93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763AE52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C2E1FBF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5077AE" w:rsidRPr="000A668E" w14:paraId="25A6D146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7F36037F" w14:textId="77777777" w:rsidR="002B79D4" w:rsidRPr="000A668E" w:rsidRDefault="002B79D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0" w:type="dxa"/>
          </w:tcPr>
          <w:p w14:paraId="563112D3" w14:textId="77777777" w:rsidR="002B79D4" w:rsidRPr="000A668E" w:rsidRDefault="002B79D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33AC13E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</w:tcPr>
          <w:p w14:paraId="6B834F7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278B7E70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2D7E672E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6549170A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4005D7D7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3B361A96" w14:textId="77777777" w:rsidR="002B79D4" w:rsidRPr="00105F4B" w:rsidRDefault="002B79D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4A2791" w:rsidRPr="000A668E" w14:paraId="499F79C5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76B8F4D5" w14:textId="77777777" w:rsidR="004A2791" w:rsidRPr="000A668E" w:rsidRDefault="004A2791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0" w:type="dxa"/>
          </w:tcPr>
          <w:p w14:paraId="3095931B" w14:textId="77777777" w:rsidR="004A2791" w:rsidRPr="000A668E" w:rsidRDefault="004A2791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753932DF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</w:tcPr>
          <w:p w14:paraId="2E617A77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6CA3FEF8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6A7964D4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E1E1938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73BA4B03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CDCB1D8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4A2791" w:rsidRPr="000A668E" w14:paraId="6533FFFF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2D707039" w14:textId="59D2C87D" w:rsidR="004A2791" w:rsidRPr="00611638" w:rsidRDefault="00563C51" w:rsidP="00712C6C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Immature</w:t>
            </w:r>
            <w:r w:rsidRPr="00611638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 xml:space="preserve"> </w:t>
            </w:r>
            <w:r w:rsidR="004A2791" w:rsidRPr="00611638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t>gamonts</w:t>
            </w:r>
          </w:p>
        </w:tc>
        <w:tc>
          <w:tcPr>
            <w:tcW w:w="160" w:type="dxa"/>
          </w:tcPr>
          <w:p w14:paraId="4D8DFB85" w14:textId="77777777" w:rsidR="004A2791" w:rsidRPr="000A668E" w:rsidRDefault="004A2791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5AF6FBBA" w14:textId="791190A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n= </w:t>
            </w:r>
            <w:r w:rsidR="00563C51"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</w:t>
            </w:r>
            <w:r w:rsidR="00563C51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6</w:t>
            </w:r>
          </w:p>
        </w:tc>
        <w:tc>
          <w:tcPr>
            <w:tcW w:w="167" w:type="dxa"/>
          </w:tcPr>
          <w:p w14:paraId="5023E350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0BD45E9D" w14:textId="19DF4EAE" w:rsidR="004A2791" w:rsidRPr="00105F4B" w:rsidRDefault="00B167C0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n=12</w:t>
            </w:r>
          </w:p>
        </w:tc>
        <w:tc>
          <w:tcPr>
            <w:tcW w:w="175" w:type="dxa"/>
          </w:tcPr>
          <w:p w14:paraId="6D3E6BBF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EB87FDE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70E1654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527B7493" w14:textId="77777777" w:rsidR="004A2791" w:rsidRPr="00105F4B" w:rsidRDefault="004A2791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F7744" w:rsidRPr="000A668E" w14:paraId="2F03B296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445DAA57" w14:textId="73E660FD" w:rsidR="00CF7744" w:rsidRPr="000A668E" w:rsidRDefault="00CF7744" w:rsidP="00712C6C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 xml:space="preserve">          Host cell-parasite complex</w:t>
            </w:r>
          </w:p>
        </w:tc>
        <w:tc>
          <w:tcPr>
            <w:tcW w:w="160" w:type="dxa"/>
          </w:tcPr>
          <w:p w14:paraId="585CA5BE" w14:textId="77777777" w:rsidR="00CF7744" w:rsidRPr="000A668E" w:rsidRDefault="00CF7744" w:rsidP="00712C6C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754F5791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</w:pPr>
          </w:p>
        </w:tc>
        <w:tc>
          <w:tcPr>
            <w:tcW w:w="167" w:type="dxa"/>
          </w:tcPr>
          <w:p w14:paraId="7FDF44F1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3364C7B7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3C4E7C31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29FF2CEF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D6B8B17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61C3C905" w14:textId="77777777" w:rsidR="00CF7744" w:rsidRPr="00105F4B" w:rsidRDefault="00CF7744" w:rsidP="00712C6C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09BFF4AE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1FF08BA5" w14:textId="3D5DEFBF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A</w:t>
            </w: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rea</w:t>
            </w:r>
          </w:p>
        </w:tc>
        <w:tc>
          <w:tcPr>
            <w:tcW w:w="160" w:type="dxa"/>
          </w:tcPr>
          <w:p w14:paraId="6A29FBA0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67A71C4A" w14:textId="57C33F43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</w:pP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94.8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-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91.0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(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29.7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0.82)</w:t>
            </w:r>
          </w:p>
        </w:tc>
        <w:tc>
          <w:tcPr>
            <w:tcW w:w="167" w:type="dxa"/>
          </w:tcPr>
          <w:p w14:paraId="10F523B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27670AD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371826F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49B761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4B0D6E0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5D43B69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344F8E6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5F0FB4AE" w14:textId="5DDDDAC5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Length</w:t>
            </w:r>
          </w:p>
        </w:tc>
        <w:tc>
          <w:tcPr>
            <w:tcW w:w="160" w:type="dxa"/>
          </w:tcPr>
          <w:p w14:paraId="78936102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48FD75D9" w14:textId="25DD2029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</w:pP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9.59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- 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4.97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(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1.77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.57)</w:t>
            </w:r>
          </w:p>
        </w:tc>
        <w:tc>
          <w:tcPr>
            <w:tcW w:w="167" w:type="dxa"/>
          </w:tcPr>
          <w:p w14:paraId="3E9EE3DE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709893E9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286F50C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517B856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0AB91AA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7A4063E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337CD23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063E2672" w14:textId="0953F509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Width</w:t>
            </w:r>
          </w:p>
        </w:tc>
        <w:tc>
          <w:tcPr>
            <w:tcW w:w="160" w:type="dxa"/>
          </w:tcPr>
          <w:p w14:paraId="1955A68D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05E33F7A" w14:textId="72255D58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</w:pP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0.7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0 - 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6.2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7 (</w:t>
            </w:r>
            <w:r w:rsidRPr="003C1B76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2.43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.81)</w:t>
            </w:r>
          </w:p>
        </w:tc>
        <w:tc>
          <w:tcPr>
            <w:tcW w:w="167" w:type="dxa"/>
          </w:tcPr>
          <w:p w14:paraId="7A06CD09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71F4C86E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56BA0F0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ADF957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2E762E8E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06E4D12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729A74CF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093B89B2" w14:textId="156E742B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 xml:space="preserve">         </w:t>
            </w: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</w:t>
            </w:r>
          </w:p>
        </w:tc>
        <w:tc>
          <w:tcPr>
            <w:tcW w:w="160" w:type="dxa"/>
          </w:tcPr>
          <w:p w14:paraId="4C1E3686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3E1E89B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</w:pPr>
          </w:p>
        </w:tc>
        <w:tc>
          <w:tcPr>
            <w:tcW w:w="167" w:type="dxa"/>
          </w:tcPr>
          <w:p w14:paraId="349740C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299CC459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7E254AB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77AF69A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1F740CB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219CB5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32EB63DD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602D84D2" w14:textId="4D976A0B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area</w:t>
            </w:r>
          </w:p>
        </w:tc>
        <w:tc>
          <w:tcPr>
            <w:tcW w:w="160" w:type="dxa"/>
          </w:tcPr>
          <w:p w14:paraId="4D4D5FFA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2C67E50B" w14:textId="3C2FF115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79.08 -126.08 (10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4.02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± 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1.63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67" w:type="dxa"/>
          </w:tcPr>
          <w:p w14:paraId="28CAAE1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0284783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2F0414F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AA4484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1B75BDC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0EFD9FE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4D067D7A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258F98CE" w14:textId="44CC0A14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length</w:t>
            </w:r>
          </w:p>
        </w:tc>
        <w:tc>
          <w:tcPr>
            <w:tcW w:w="160" w:type="dxa"/>
          </w:tcPr>
          <w:p w14:paraId="10E5E105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5DF6298C" w14:textId="42740AA2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5.17 -19.20 (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6.97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± 1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08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67" w:type="dxa"/>
          </w:tcPr>
          <w:p w14:paraId="47A4CA8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17FB9C9B" w14:textId="34DCCB9A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4.3–19.6 (17.8 ± 1.2)</w:t>
            </w:r>
          </w:p>
        </w:tc>
        <w:tc>
          <w:tcPr>
            <w:tcW w:w="175" w:type="dxa"/>
          </w:tcPr>
          <w:p w14:paraId="2AB392D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61431B8" w14:textId="323CB00D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  <w:vertAlign w:val="superscript"/>
              </w:rPr>
            </w:pP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5-6</w:t>
            </w:r>
            <w:r w:rsidRPr="00105F4B">
              <w:rPr>
                <w:rFonts w:ascii="Cambria" w:hAnsi="Cambria" w:cs="Cambria"/>
                <w:color w:val="000000"/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167" w:type="dxa"/>
          </w:tcPr>
          <w:p w14:paraId="0FC438D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75C621AA" w14:textId="4E7F3351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>
              <w:rPr>
                <w:rFonts w:ascii="Cambria" w:hAnsi="Cambria" w:cs="Cambria"/>
                <w:color w:val="000000"/>
                <w:sz w:val="18"/>
                <w:szCs w:val="18"/>
              </w:rPr>
              <w:t>11-22 (15.4)</w:t>
            </w:r>
          </w:p>
        </w:tc>
      </w:tr>
      <w:tr w:rsidR="00C16033" w:rsidRPr="000A668E" w14:paraId="16BE459B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1082EC9A" w14:textId="62AB7230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width</w:t>
            </w:r>
          </w:p>
        </w:tc>
        <w:tc>
          <w:tcPr>
            <w:tcW w:w="160" w:type="dxa"/>
          </w:tcPr>
          <w:p w14:paraId="09BB7770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77E1AC98" w14:textId="2072379E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6.27 -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8.75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(7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1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± 0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51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67" w:type="dxa"/>
          </w:tcPr>
          <w:p w14:paraId="27A74A2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57D50C57" w14:textId="4779454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.6–3.0 (2.3 ± 0.4)</w:t>
            </w:r>
          </w:p>
        </w:tc>
        <w:tc>
          <w:tcPr>
            <w:tcW w:w="175" w:type="dxa"/>
          </w:tcPr>
          <w:p w14:paraId="234752B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23C88D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675AD54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2B50CF1" w14:textId="27F4267B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>
              <w:rPr>
                <w:rFonts w:ascii="Cambria" w:hAnsi="Cambria" w:cs="Cambria"/>
                <w:color w:val="000000"/>
                <w:sz w:val="18"/>
                <w:szCs w:val="18"/>
              </w:rPr>
              <w:t>3-10 (5.5)</w:t>
            </w:r>
          </w:p>
        </w:tc>
      </w:tr>
      <w:tr w:rsidR="00C16033" w:rsidRPr="000A668E" w14:paraId="7FB8739D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0B3FF5E7" w14:textId="05C4EB1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nucleus length</w:t>
            </w:r>
          </w:p>
        </w:tc>
        <w:tc>
          <w:tcPr>
            <w:tcW w:w="160" w:type="dxa"/>
          </w:tcPr>
          <w:p w14:paraId="2FC95DA2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5B19EAF7" w14:textId="6D61157E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3.61 -6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99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(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5.88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± 0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75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67" w:type="dxa"/>
          </w:tcPr>
          <w:p w14:paraId="0C57DAC7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2170BDFD" w14:textId="602B0710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1.4–2.8 </w:t>
            </w: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(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2.0 ± 0.4</w:t>
            </w: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)</w:t>
            </w:r>
          </w:p>
        </w:tc>
        <w:tc>
          <w:tcPr>
            <w:tcW w:w="175" w:type="dxa"/>
          </w:tcPr>
          <w:p w14:paraId="7D35678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4D09C7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20FBB47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0906D2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E22F856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2D1A058C" w14:textId="6E7B72FF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nucleus width</w:t>
            </w:r>
          </w:p>
        </w:tc>
        <w:tc>
          <w:tcPr>
            <w:tcW w:w="160" w:type="dxa"/>
          </w:tcPr>
          <w:p w14:paraId="5A53A878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5672F0EA" w14:textId="661F7CA6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3.61 -6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51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(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4.82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 xml:space="preserve"> ± 0.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84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67" w:type="dxa"/>
          </w:tcPr>
          <w:p w14:paraId="12911B6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63D3E799" w14:textId="156BB5D2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0.7–1.0 (0.9 ± 0.1)</w:t>
            </w:r>
          </w:p>
        </w:tc>
        <w:tc>
          <w:tcPr>
            <w:tcW w:w="175" w:type="dxa"/>
          </w:tcPr>
          <w:p w14:paraId="5368BB7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73ED7B4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789E6C7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70B3006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3DAB220B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10577AA9" w14:textId="7777777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0" w:type="dxa"/>
          </w:tcPr>
          <w:p w14:paraId="07096E9A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0FE4CF2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</w:tcPr>
          <w:p w14:paraId="57ECEB4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370A0AC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74B8EC5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8B0CA5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414E92D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7E632C65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7B8DE355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3CEFB46D" w14:textId="56B44CCF" w:rsidR="00C16033" w:rsidRPr="00611638" w:rsidRDefault="00C16033" w:rsidP="00C16033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611638"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  <w:lastRenderedPageBreak/>
              <w:t xml:space="preserve">Mature gamonts </w:t>
            </w:r>
          </w:p>
        </w:tc>
        <w:tc>
          <w:tcPr>
            <w:tcW w:w="160" w:type="dxa"/>
          </w:tcPr>
          <w:p w14:paraId="52E989FF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645FD1A7" w14:textId="19D8A645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105F4B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n=34</w:t>
            </w:r>
          </w:p>
        </w:tc>
        <w:tc>
          <w:tcPr>
            <w:tcW w:w="167" w:type="dxa"/>
          </w:tcPr>
          <w:p w14:paraId="4AFAE19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15AD233E" w14:textId="0F42AA22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n=36</w:t>
            </w:r>
          </w:p>
        </w:tc>
        <w:tc>
          <w:tcPr>
            <w:tcW w:w="175" w:type="dxa"/>
          </w:tcPr>
          <w:p w14:paraId="2E2DBCA5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2BAAC57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5166DAB9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71E1B94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0DFFFB80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15318275" w14:textId="35B3A2FA" w:rsidR="00C16033" w:rsidRPr="00611638" w:rsidRDefault="00C16033" w:rsidP="00C16033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 xml:space="preserve">          Host cell-parasite complex</w:t>
            </w:r>
          </w:p>
        </w:tc>
        <w:tc>
          <w:tcPr>
            <w:tcW w:w="160" w:type="dxa"/>
          </w:tcPr>
          <w:p w14:paraId="27666E7D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1FA97CC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</w:tcPr>
          <w:p w14:paraId="442520E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5F6B4D39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327E7CB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9835FB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7FFC6E4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1220C3B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1269E7E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3966CE70" w14:textId="4DF88BED" w:rsidR="00C16033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A</w:t>
            </w: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rea</w:t>
            </w:r>
          </w:p>
        </w:tc>
        <w:tc>
          <w:tcPr>
            <w:tcW w:w="160" w:type="dxa"/>
          </w:tcPr>
          <w:p w14:paraId="380A79F3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04F54243" w14:textId="531CD0CC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07.35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- </w:t>
            </w: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314.43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62.30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2.85)</w:t>
            </w:r>
          </w:p>
        </w:tc>
        <w:tc>
          <w:tcPr>
            <w:tcW w:w="167" w:type="dxa"/>
          </w:tcPr>
          <w:p w14:paraId="4FFBB5C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067A021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1AF01E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1E9A53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7B73C05C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2A78F0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74C40B73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2DDF40E7" w14:textId="47802138" w:rsidR="00C16033" w:rsidRPr="00611638" w:rsidRDefault="00C16033" w:rsidP="00C16033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Length</w:t>
            </w:r>
          </w:p>
        </w:tc>
        <w:tc>
          <w:tcPr>
            <w:tcW w:w="160" w:type="dxa"/>
          </w:tcPr>
          <w:p w14:paraId="68C9B701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1D7EA072" w14:textId="0BEEA95D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1.13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- </w:t>
            </w: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5.75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Pr="006E6AFC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23.39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0.56)</w:t>
            </w:r>
          </w:p>
        </w:tc>
        <w:tc>
          <w:tcPr>
            <w:tcW w:w="167" w:type="dxa"/>
          </w:tcPr>
          <w:p w14:paraId="1DDDEB4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6598405C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CE9F865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56EAEE8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0DCE18A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36945D17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30967B95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24877E54" w14:textId="1987375D" w:rsidR="00C16033" w:rsidRPr="00611638" w:rsidRDefault="00C16033" w:rsidP="00C16033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Width</w:t>
            </w:r>
          </w:p>
        </w:tc>
        <w:tc>
          <w:tcPr>
            <w:tcW w:w="160" w:type="dxa"/>
          </w:tcPr>
          <w:p w14:paraId="7D06220C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6F5515C6" w14:textId="70CF0773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1.73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-</w:t>
            </w: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4.48</w:t>
            </w:r>
            <w:r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 xml:space="preserve"> (</w:t>
            </w:r>
            <w:r w:rsidRPr="003C1B76">
              <w:rPr>
                <w:rFonts w:ascii="Cambria" w:hAnsi="Cambria"/>
                <w:color w:val="000000"/>
                <w:sz w:val="18"/>
                <w:szCs w:val="18"/>
                <w:lang w:val="en-US"/>
              </w:rPr>
              <w:t>13.28</w:t>
            </w: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±</w:t>
            </w:r>
            <w:r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0.63)</w:t>
            </w:r>
          </w:p>
        </w:tc>
        <w:tc>
          <w:tcPr>
            <w:tcW w:w="167" w:type="dxa"/>
          </w:tcPr>
          <w:p w14:paraId="2E31510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34FE5C60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D2A98C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063301B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6DD504D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2027C3F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514DBEF7" w14:textId="77777777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</w:tcPr>
          <w:p w14:paraId="0D9BB141" w14:textId="52BD9F5A" w:rsidR="00C16033" w:rsidRPr="00611638" w:rsidRDefault="00C16033" w:rsidP="00C16033">
            <w:pPr>
              <w:spacing w:after="0" w:line="480" w:lineRule="auto"/>
              <w:rPr>
                <w:rFonts w:ascii="Cambria" w:hAnsi="Cambria"/>
                <w:b/>
                <w:bCs/>
                <w:i/>
                <w:iCs/>
                <w:color w:val="000000"/>
                <w:sz w:val="18"/>
                <w:szCs w:val="18"/>
                <w:lang w:val="en-US"/>
              </w:rPr>
            </w:pPr>
            <w:r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 xml:space="preserve">         </w:t>
            </w: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</w:t>
            </w:r>
          </w:p>
        </w:tc>
        <w:tc>
          <w:tcPr>
            <w:tcW w:w="160" w:type="dxa"/>
          </w:tcPr>
          <w:p w14:paraId="28EBC835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786C589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67" w:type="dxa"/>
          </w:tcPr>
          <w:p w14:paraId="6F8E9F2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4D7D356C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5777535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17C5FC8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2176073C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48005F1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E2F44D2" w14:textId="0614C20A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3A50D9A9" w14:textId="7777777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area</w:t>
            </w:r>
          </w:p>
        </w:tc>
        <w:tc>
          <w:tcPr>
            <w:tcW w:w="160" w:type="dxa"/>
          </w:tcPr>
          <w:p w14:paraId="4ABAFEDD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02D02F4B" w14:textId="507CE5B4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90.83 -129.29 (110.13 ± 7.50)</w:t>
            </w:r>
          </w:p>
        </w:tc>
        <w:tc>
          <w:tcPr>
            <w:tcW w:w="167" w:type="dxa"/>
          </w:tcPr>
          <w:p w14:paraId="344EA5E7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789D0DA6" w14:textId="491A82BF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75" w:type="dxa"/>
          </w:tcPr>
          <w:p w14:paraId="11CBCBC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60F65B1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07DB7C7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6564A6E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13B4AD18" w14:textId="61634793" w:rsidTr="00CF7744">
        <w:trPr>
          <w:trHeight w:val="290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166FF4F9" w14:textId="7777777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length</w:t>
            </w:r>
          </w:p>
        </w:tc>
        <w:tc>
          <w:tcPr>
            <w:tcW w:w="160" w:type="dxa"/>
          </w:tcPr>
          <w:p w14:paraId="6015AF46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3AF200D3" w14:textId="2F4315A0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15.85 -18.70 (17.42 ± 0.59)</w:t>
            </w:r>
          </w:p>
        </w:tc>
        <w:tc>
          <w:tcPr>
            <w:tcW w:w="167" w:type="dxa"/>
          </w:tcPr>
          <w:p w14:paraId="3F80DBBE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02FFEF25" w14:textId="4E8DDE2E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17.1–17.7 (17.5 ± 0.3)</w:t>
            </w:r>
          </w:p>
        </w:tc>
        <w:tc>
          <w:tcPr>
            <w:tcW w:w="175" w:type="dxa"/>
          </w:tcPr>
          <w:p w14:paraId="5A56B83A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3096F1A3" w14:textId="08DDD8BA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r w:rsidRPr="00105F4B">
              <w:rPr>
                <w:rFonts w:ascii="Cambria" w:hAnsi="Cambria"/>
                <w:sz w:val="18"/>
                <w:szCs w:val="18"/>
              </w:rPr>
              <w:t>9-9.5</w:t>
            </w:r>
            <w:r w:rsidRPr="00105F4B">
              <w:rPr>
                <w:rFonts w:ascii="Cambria" w:hAnsi="Cambria"/>
                <w:sz w:val="18"/>
                <w:szCs w:val="18"/>
                <w:vertAlign w:val="superscript"/>
              </w:rPr>
              <w:t>b</w:t>
            </w:r>
            <w:r w:rsidRPr="00105F4B">
              <w:rPr>
                <w:rFonts w:ascii="Cambria" w:hAnsi="Cambria"/>
                <w:sz w:val="18"/>
                <w:szCs w:val="18"/>
              </w:rPr>
              <w:t xml:space="preserve"> /15-17</w:t>
            </w:r>
            <w:r w:rsidRPr="00105F4B">
              <w:rPr>
                <w:rFonts w:ascii="Cambria" w:hAnsi="Cambria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67" w:type="dxa"/>
          </w:tcPr>
          <w:p w14:paraId="1FF4C26D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38BDCEE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</w:tr>
      <w:tr w:rsidR="00C16033" w:rsidRPr="000A668E" w14:paraId="0B58E031" w14:textId="64B87C51" w:rsidTr="00CF7744">
        <w:trPr>
          <w:trHeight w:val="207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1561372E" w14:textId="7777777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width</w:t>
            </w:r>
          </w:p>
        </w:tc>
        <w:tc>
          <w:tcPr>
            <w:tcW w:w="160" w:type="dxa"/>
          </w:tcPr>
          <w:p w14:paraId="4D8EA1CC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73E1F0E3" w14:textId="39580782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6.64 -8.05 (7.25 ± 0.36)</w:t>
            </w:r>
          </w:p>
        </w:tc>
        <w:tc>
          <w:tcPr>
            <w:tcW w:w="167" w:type="dxa"/>
          </w:tcPr>
          <w:p w14:paraId="7B748CC5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  <w:hideMark/>
          </w:tcPr>
          <w:p w14:paraId="50A4B314" w14:textId="4329CE2C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mbria"/>
                <w:color w:val="000000"/>
                <w:sz w:val="18"/>
                <w:szCs w:val="18"/>
              </w:rPr>
              <w:t>3.3–4.3 (3.9 ± 0.5)</w:t>
            </w:r>
          </w:p>
        </w:tc>
        <w:tc>
          <w:tcPr>
            <w:tcW w:w="175" w:type="dxa"/>
          </w:tcPr>
          <w:p w14:paraId="5FEEDC0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66126911" w14:textId="33151811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  <w:vertAlign w:val="superscript"/>
              </w:rPr>
            </w:pPr>
            <w:r w:rsidRPr="00105F4B">
              <w:rPr>
                <w:rFonts w:ascii="Cambria" w:hAnsi="Cambria"/>
                <w:sz w:val="18"/>
                <w:szCs w:val="18"/>
              </w:rPr>
              <w:t>3.8-4.7</w:t>
            </w:r>
            <w:r w:rsidRPr="00105F4B">
              <w:rPr>
                <w:rFonts w:ascii="Cambria" w:hAnsi="Cambria"/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167" w:type="dxa"/>
          </w:tcPr>
          <w:p w14:paraId="4ECAE561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148612EF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</w:tr>
      <w:tr w:rsidR="00C16033" w:rsidRPr="000A668E" w14:paraId="68735454" w14:textId="7088F43B" w:rsidTr="00CF7744">
        <w:trPr>
          <w:trHeight w:val="286"/>
          <w:jc w:val="center"/>
        </w:trPr>
        <w:tc>
          <w:tcPr>
            <w:tcW w:w="2835" w:type="dxa"/>
            <w:shd w:val="clear" w:color="000000" w:fill="FFFFFF"/>
            <w:vAlign w:val="center"/>
            <w:hideMark/>
          </w:tcPr>
          <w:p w14:paraId="550E52A8" w14:textId="77777777" w:rsidR="00C16033" w:rsidRPr="000A668E" w:rsidRDefault="00C16033" w:rsidP="00C16033">
            <w:pPr>
              <w:spacing w:after="0" w:line="480" w:lineRule="auto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nucleus length</w:t>
            </w:r>
          </w:p>
        </w:tc>
        <w:tc>
          <w:tcPr>
            <w:tcW w:w="160" w:type="dxa"/>
          </w:tcPr>
          <w:p w14:paraId="2185DFC8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shd w:val="clear" w:color="auto" w:fill="auto"/>
            <w:vAlign w:val="center"/>
          </w:tcPr>
          <w:p w14:paraId="27E6D2F3" w14:textId="7A6A9D58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3.05 -5.12 (3.98 ± 0.42)</w:t>
            </w:r>
          </w:p>
        </w:tc>
        <w:tc>
          <w:tcPr>
            <w:tcW w:w="167" w:type="dxa"/>
          </w:tcPr>
          <w:p w14:paraId="5335798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shd w:val="clear" w:color="auto" w:fill="auto"/>
            <w:noWrap/>
            <w:vAlign w:val="center"/>
          </w:tcPr>
          <w:p w14:paraId="3517E04F" w14:textId="2A2B0CB5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libri"/>
                <w:color w:val="000000"/>
                <w:sz w:val="18"/>
                <w:szCs w:val="18"/>
              </w:rPr>
              <w:t>4.5–5.0 (4.8 ± 0.3)</w:t>
            </w:r>
          </w:p>
        </w:tc>
        <w:tc>
          <w:tcPr>
            <w:tcW w:w="175" w:type="dxa"/>
          </w:tcPr>
          <w:p w14:paraId="441322D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</w:tcPr>
          <w:p w14:paraId="41B20DD9" w14:textId="5B0E85D4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</w:tcPr>
          <w:p w14:paraId="356D3B33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</w:tcPr>
          <w:p w14:paraId="510E818E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  <w:tr w:rsidR="00C16033" w:rsidRPr="000A668E" w14:paraId="5B50074A" w14:textId="348D03D2" w:rsidTr="00CF7744">
        <w:trPr>
          <w:trHeight w:val="277"/>
          <w:jc w:val="center"/>
        </w:trPr>
        <w:tc>
          <w:tcPr>
            <w:tcW w:w="2835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2B76FC60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i/>
                <w:iCs/>
                <w:color w:val="000000"/>
                <w:sz w:val="18"/>
                <w:szCs w:val="18"/>
              </w:rPr>
            </w:pPr>
            <w:r w:rsidRPr="000A668E">
              <w:rPr>
                <w:rFonts w:ascii="Cambria" w:hAnsi="Cambria"/>
                <w:i/>
                <w:iCs/>
                <w:color w:val="000000"/>
                <w:sz w:val="18"/>
                <w:szCs w:val="18"/>
                <w:lang w:val="en-US"/>
              </w:rPr>
              <w:t>Parasite nucleus width</w:t>
            </w:r>
          </w:p>
        </w:tc>
        <w:tc>
          <w:tcPr>
            <w:tcW w:w="160" w:type="dxa"/>
            <w:tcBorders>
              <w:bottom w:val="single" w:sz="4" w:space="0" w:color="auto"/>
            </w:tcBorders>
          </w:tcPr>
          <w:p w14:paraId="0EBCAAE5" w14:textId="77777777" w:rsidR="00C16033" w:rsidRPr="000A668E" w:rsidRDefault="00C16033" w:rsidP="00C16033">
            <w:pPr>
              <w:spacing w:after="0" w:line="480" w:lineRule="auto"/>
              <w:jc w:val="both"/>
              <w:rPr>
                <w:rFonts w:ascii="Cambria" w:hAnsi="Cambria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26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F4D99F" w14:textId="6413791C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/>
                <w:color w:val="000000"/>
                <w:sz w:val="18"/>
                <w:szCs w:val="18"/>
              </w:rPr>
            </w:pPr>
            <w:r w:rsidRPr="00105F4B">
              <w:rPr>
                <w:rFonts w:ascii="Cambria" w:eastAsia="TimesNewRomanPSMT" w:hAnsi="Cambria" w:cs="TimesNewRomanPSMT"/>
                <w:sz w:val="18"/>
                <w:szCs w:val="18"/>
                <w:lang w:eastAsia="en-US"/>
              </w:rPr>
              <w:t>4.99 -7.51 (6.04 ± 0.49)</w:t>
            </w:r>
          </w:p>
        </w:tc>
        <w:tc>
          <w:tcPr>
            <w:tcW w:w="167" w:type="dxa"/>
            <w:tcBorders>
              <w:bottom w:val="single" w:sz="4" w:space="0" w:color="auto"/>
            </w:tcBorders>
          </w:tcPr>
          <w:p w14:paraId="59C893D2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EDC6E8B" w14:textId="6557AF94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libri"/>
                <w:color w:val="000000"/>
                <w:sz w:val="18"/>
                <w:szCs w:val="18"/>
              </w:rPr>
            </w:pPr>
            <w:r w:rsidRPr="00105F4B">
              <w:rPr>
                <w:rFonts w:ascii="Cambria" w:hAnsi="Cambria" w:cs="Calibri"/>
                <w:color w:val="000000"/>
                <w:sz w:val="18"/>
                <w:szCs w:val="18"/>
              </w:rPr>
              <w:t>2.4–3.2 (2.9 ± 0.4)</w:t>
            </w:r>
          </w:p>
        </w:tc>
        <w:tc>
          <w:tcPr>
            <w:tcW w:w="175" w:type="dxa"/>
            <w:tcBorders>
              <w:bottom w:val="single" w:sz="4" w:space="0" w:color="auto"/>
            </w:tcBorders>
          </w:tcPr>
          <w:p w14:paraId="0B2A78E8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818" w:type="dxa"/>
            <w:tcBorders>
              <w:bottom w:val="single" w:sz="4" w:space="0" w:color="auto"/>
            </w:tcBorders>
          </w:tcPr>
          <w:p w14:paraId="73E39D2B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167" w:type="dxa"/>
            <w:tcBorders>
              <w:bottom w:val="single" w:sz="4" w:space="0" w:color="auto"/>
            </w:tcBorders>
          </w:tcPr>
          <w:p w14:paraId="17960C34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20D863F6" w14:textId="77777777" w:rsidR="00C16033" w:rsidRPr="00105F4B" w:rsidRDefault="00C16033" w:rsidP="00C16033">
            <w:pPr>
              <w:spacing w:after="0" w:line="480" w:lineRule="auto"/>
              <w:jc w:val="center"/>
              <w:rPr>
                <w:rFonts w:ascii="Cambria" w:hAnsi="Cambria" w:cs="Cambria"/>
                <w:color w:val="000000"/>
                <w:sz w:val="18"/>
                <w:szCs w:val="18"/>
              </w:rPr>
            </w:pPr>
          </w:p>
        </w:tc>
      </w:tr>
    </w:tbl>
    <w:p w14:paraId="06AE3A82" w14:textId="04241FA9" w:rsidR="00BD3EF1" w:rsidRPr="000A668E" w:rsidRDefault="00BD3EF1" w:rsidP="00712C6C">
      <w:pPr>
        <w:spacing w:after="0" w:line="480" w:lineRule="auto"/>
        <w:rPr>
          <w:rFonts w:ascii="Cambria" w:hAnsi="Cambria"/>
          <w:sz w:val="24"/>
          <w:szCs w:val="24"/>
          <w:lang w:val="en-US"/>
        </w:rPr>
      </w:pPr>
      <w:r w:rsidRPr="000A668E">
        <w:rPr>
          <w:rFonts w:ascii="Cambria" w:hAnsi="Cambria"/>
          <w:sz w:val="24"/>
          <w:szCs w:val="24"/>
          <w:lang w:val="en-US"/>
        </w:rPr>
        <w:t>Measurements are given in µm or µm</w:t>
      </w:r>
      <w:r w:rsidRPr="000A668E">
        <w:rPr>
          <w:rFonts w:ascii="Cambria" w:hAnsi="Cambria"/>
          <w:sz w:val="24"/>
          <w:szCs w:val="24"/>
          <w:vertAlign w:val="superscript"/>
          <w:lang w:val="en-US"/>
        </w:rPr>
        <w:t>2</w:t>
      </w:r>
      <w:r w:rsidRPr="000A668E">
        <w:rPr>
          <w:rFonts w:ascii="Cambria" w:hAnsi="Cambria"/>
          <w:sz w:val="24"/>
          <w:szCs w:val="24"/>
          <w:lang w:val="en-US"/>
        </w:rPr>
        <w:t>. Minimum and maximum values and mean ± SD are provided.</w:t>
      </w:r>
    </w:p>
    <w:p w14:paraId="4B3BBAC8" w14:textId="529F3C7C" w:rsidR="00BD3EF1" w:rsidRDefault="00BD3EF1" w:rsidP="00712C6C">
      <w:pPr>
        <w:spacing w:after="0" w:line="480" w:lineRule="auto"/>
        <w:rPr>
          <w:rFonts w:ascii="Cambria" w:hAnsi="Cambria"/>
          <w:sz w:val="24"/>
          <w:szCs w:val="24"/>
          <w:lang w:val="en-US"/>
        </w:rPr>
      </w:pPr>
      <w:proofErr w:type="spellStart"/>
      <w:r w:rsidRPr="000A668E">
        <w:rPr>
          <w:rFonts w:ascii="Cambria" w:hAnsi="Cambria"/>
          <w:sz w:val="24"/>
          <w:szCs w:val="24"/>
          <w:vertAlign w:val="superscript"/>
          <w:lang w:val="en-US"/>
        </w:rPr>
        <w:t>a</w:t>
      </w:r>
      <w:proofErr w:type="spellEnd"/>
      <w:r w:rsidRPr="000A668E">
        <w:rPr>
          <w:rFonts w:ascii="Cambria" w:hAnsi="Cambria"/>
          <w:sz w:val="24"/>
          <w:szCs w:val="24"/>
          <w:vertAlign w:val="superscript"/>
          <w:lang w:val="en-US"/>
        </w:rPr>
        <w:t xml:space="preserve"> </w:t>
      </w:r>
      <w:r w:rsidRPr="000A668E">
        <w:rPr>
          <w:rFonts w:ascii="Cambria" w:hAnsi="Cambria"/>
          <w:sz w:val="24"/>
          <w:szCs w:val="24"/>
          <w:lang w:val="en-US"/>
        </w:rPr>
        <w:t xml:space="preserve">According to </w:t>
      </w:r>
      <w:r w:rsidR="00042E0B" w:rsidRPr="000A668E">
        <w:rPr>
          <w:rFonts w:ascii="Cambria" w:hAnsi="Cambria"/>
          <w:sz w:val="24"/>
          <w:szCs w:val="24"/>
          <w:lang w:val="en-US"/>
        </w:rPr>
        <w:fldChar w:fldCharType="begin"/>
      </w:r>
      <w:r w:rsidR="00611638">
        <w:rPr>
          <w:rFonts w:ascii="Cambria" w:hAnsi="Cambria"/>
          <w:sz w:val="24"/>
          <w:szCs w:val="24"/>
          <w:lang w:val="en-US"/>
        </w:rPr>
        <w:instrText xml:space="preserve"> ADDIN ZOTERO_ITEM CSL_CITATION {"citationID":"h2EHqacm","properties":{"formattedCitation":"(Cook {\\i{}et al.}, 2009)","plainCitation":"(Cook et al., 2009)","noteIndex":0},"citationItems":[{"id":1731,"uris":["http://zotero.org/users/local/mogIie4L/items/E4IHITSH"],"uri":["http://zotero.org/users/local/mogIie4L/items/E4IHITSH"],"itemData":{"id":1731,"type":"article-journal","container-title":"Folia Parasitol","issue":"3","journalAbbreviation":"Folia Parasitol","page":"173-179","title":"A redescription of Haemogregarina fitzsimonsi Dias, 1953 and some comments on Haemogregarina parvula Dias, 1953 (Adeleorina: Haemogregarinidae) from southern African tortoises (Cryptodira: Testudinidae), with new host data and distribution records","volume":"56","author":[{"family":"Cook","given":"Courtney A"},{"family":"Smit","given":"Nico J"},{"family":"Davies","given":"Angela J"}],"issued":{"date-parts":[["2009"]]}}}],"schema":"https://github.com/citation-style-language/schema/raw/master/csl-citation.json"} </w:instrText>
      </w:r>
      <w:r w:rsidR="00042E0B" w:rsidRPr="000A668E">
        <w:rPr>
          <w:rFonts w:ascii="Cambria" w:hAnsi="Cambria"/>
          <w:sz w:val="24"/>
          <w:szCs w:val="24"/>
          <w:lang w:val="en-US"/>
        </w:rPr>
        <w:fldChar w:fldCharType="separate"/>
      </w:r>
      <w:r w:rsidR="00611638" w:rsidRPr="00611638">
        <w:rPr>
          <w:rFonts w:ascii="Cambria" w:hAnsi="Cambria"/>
          <w:sz w:val="24"/>
          <w:szCs w:val="24"/>
          <w:lang w:val="en-US"/>
        </w:rPr>
        <w:t xml:space="preserve">(Cook </w:t>
      </w:r>
      <w:r w:rsidR="00611638" w:rsidRPr="00611638">
        <w:rPr>
          <w:rFonts w:ascii="Cambria" w:hAnsi="Cambria"/>
          <w:i/>
          <w:iCs/>
          <w:sz w:val="24"/>
          <w:szCs w:val="24"/>
          <w:lang w:val="en-US"/>
        </w:rPr>
        <w:t>et al.</w:t>
      </w:r>
      <w:r w:rsidR="00611638" w:rsidRPr="00611638">
        <w:rPr>
          <w:rFonts w:ascii="Cambria" w:hAnsi="Cambria"/>
          <w:sz w:val="24"/>
          <w:szCs w:val="24"/>
          <w:lang w:val="en-US"/>
        </w:rPr>
        <w:t>, 2009)</w:t>
      </w:r>
      <w:r w:rsidR="00042E0B" w:rsidRPr="000A668E">
        <w:rPr>
          <w:rFonts w:ascii="Cambria" w:hAnsi="Cambria"/>
          <w:sz w:val="24"/>
          <w:szCs w:val="24"/>
          <w:lang w:val="en-US"/>
        </w:rPr>
        <w:fldChar w:fldCharType="end"/>
      </w:r>
    </w:p>
    <w:p w14:paraId="7A9ACB4E" w14:textId="42ED38AA" w:rsidR="00AB2695" w:rsidRDefault="00AB2695" w:rsidP="00712C6C">
      <w:pPr>
        <w:spacing w:after="0" w:line="480" w:lineRule="auto"/>
        <w:rPr>
          <w:rFonts w:ascii="Cambria" w:hAnsi="Cambria"/>
          <w:sz w:val="24"/>
          <w:szCs w:val="24"/>
          <w:lang w:val="en-US"/>
        </w:rPr>
      </w:pPr>
      <w:proofErr w:type="spellStart"/>
      <w:r>
        <w:rPr>
          <w:rFonts w:ascii="Cambria" w:hAnsi="Cambria"/>
          <w:sz w:val="24"/>
          <w:szCs w:val="24"/>
          <w:vertAlign w:val="superscript"/>
          <w:lang w:val="en-US"/>
        </w:rPr>
        <w:t>b</w:t>
      </w:r>
      <w:r w:rsidRPr="000A668E">
        <w:rPr>
          <w:rFonts w:ascii="Cambria" w:hAnsi="Cambria"/>
          <w:sz w:val="24"/>
          <w:szCs w:val="24"/>
          <w:lang w:val="en-US"/>
        </w:rPr>
        <w:t>According</w:t>
      </w:r>
      <w:proofErr w:type="spellEnd"/>
      <w:r w:rsidRPr="000A668E">
        <w:rPr>
          <w:rFonts w:ascii="Cambria" w:hAnsi="Cambria"/>
          <w:sz w:val="24"/>
          <w:szCs w:val="24"/>
          <w:lang w:val="en-US"/>
        </w:rPr>
        <w:t xml:space="preserve"> to </w:t>
      </w:r>
      <w:r>
        <w:rPr>
          <w:rFonts w:ascii="Cambria" w:hAnsi="Cambria"/>
          <w:sz w:val="24"/>
          <w:szCs w:val="24"/>
          <w:lang w:val="en-US"/>
        </w:rPr>
        <w:fldChar w:fldCharType="begin"/>
      </w:r>
      <w:r w:rsidR="00611638">
        <w:rPr>
          <w:rFonts w:ascii="Cambria" w:hAnsi="Cambria"/>
          <w:sz w:val="24"/>
          <w:szCs w:val="24"/>
          <w:lang w:val="en-US"/>
        </w:rPr>
        <w:instrText xml:space="preserve"> ADDIN ZOTERO_ITEM CSL_CITATION {"citationID":"1tDXvu8v","properties":{"formattedCitation":"(B\\uc0\\u246{}rner 1901)","plainCitation":"(Börner 1901)","dontUpdate":true,"noteIndex":0},"citationItems":[{"id":1733,"uris":["http://zotero.org/users/local/mogIie4L/items/R443IL64"],"uri":["http://zotero.org/users/local/mogIie4L/items/R443IL64"],"itemData":{"id":1733,"type":"article-journal","container-title":"Z Wiss Zool Abt A","journalAbbreviation":"Z Wiss Zool Abt A","page":"398-416","title":"Untersuchungen über Hämosporidien. I. Ein Beitrag zur Kenntnis des genus Haemogregarina Danilewsky","volume":"69","author":[{"family":"Börner","given":"C"}],"issued":{"date-parts":[["1901"]]}}}],"schema":"https://github.com/citation-style-language/schema/raw/master/csl-citation.json"} </w:instrText>
      </w:r>
      <w:r>
        <w:rPr>
          <w:rFonts w:ascii="Cambria" w:hAnsi="Cambria"/>
          <w:sz w:val="24"/>
          <w:szCs w:val="24"/>
          <w:lang w:val="en-US"/>
        </w:rPr>
        <w:fldChar w:fldCharType="separate"/>
      </w:r>
      <w:proofErr w:type="spellStart"/>
      <w:r w:rsidRPr="00AB2695">
        <w:rPr>
          <w:rFonts w:ascii="Cambria" w:hAnsi="Cambria"/>
          <w:sz w:val="24"/>
          <w:szCs w:val="24"/>
          <w:lang w:val="en-US"/>
        </w:rPr>
        <w:t>Börner</w:t>
      </w:r>
      <w:proofErr w:type="spellEnd"/>
      <w:r w:rsidRPr="00AB2695">
        <w:rPr>
          <w:rFonts w:ascii="Cambria" w:hAnsi="Cambria"/>
          <w:sz w:val="24"/>
          <w:szCs w:val="24"/>
          <w:lang w:val="en-US"/>
        </w:rPr>
        <w:t xml:space="preserve"> 1901</w:t>
      </w:r>
      <w:r>
        <w:rPr>
          <w:rFonts w:ascii="Cambria" w:hAnsi="Cambria"/>
          <w:sz w:val="24"/>
          <w:szCs w:val="24"/>
          <w:lang w:val="en-US"/>
        </w:rPr>
        <w:fldChar w:fldCharType="end"/>
      </w:r>
    </w:p>
    <w:p w14:paraId="1445106F" w14:textId="2920C401" w:rsidR="00AB2695" w:rsidRDefault="00AB2695" w:rsidP="00712C6C">
      <w:pPr>
        <w:spacing w:after="0" w:line="480" w:lineRule="auto"/>
        <w:rPr>
          <w:rFonts w:ascii="Cambria" w:hAnsi="Cambria"/>
          <w:sz w:val="24"/>
          <w:szCs w:val="24"/>
          <w:lang w:val="en-US"/>
        </w:rPr>
      </w:pPr>
      <w:proofErr w:type="spellStart"/>
      <w:r>
        <w:rPr>
          <w:rFonts w:ascii="Cambria" w:hAnsi="Cambria"/>
          <w:sz w:val="24"/>
          <w:szCs w:val="24"/>
          <w:vertAlign w:val="superscript"/>
          <w:lang w:val="en-US"/>
        </w:rPr>
        <w:t>c</w:t>
      </w:r>
      <w:r w:rsidRPr="000A668E">
        <w:rPr>
          <w:rFonts w:ascii="Cambria" w:hAnsi="Cambria"/>
          <w:sz w:val="24"/>
          <w:szCs w:val="24"/>
          <w:lang w:val="en-US"/>
        </w:rPr>
        <w:t>According</w:t>
      </w:r>
      <w:proofErr w:type="spellEnd"/>
      <w:r w:rsidRPr="000A668E">
        <w:rPr>
          <w:rFonts w:ascii="Cambria" w:hAnsi="Cambria"/>
          <w:sz w:val="24"/>
          <w:szCs w:val="24"/>
          <w:lang w:val="en-US"/>
        </w:rPr>
        <w:t xml:space="preserve"> to </w:t>
      </w:r>
      <w:r w:rsidRPr="000A668E">
        <w:rPr>
          <w:rFonts w:ascii="Cambria" w:hAnsi="Cambria"/>
          <w:sz w:val="24"/>
          <w:szCs w:val="24"/>
          <w:lang w:val="en-US"/>
        </w:rPr>
        <w:fldChar w:fldCharType="begin"/>
      </w:r>
      <w:r w:rsidR="007B32B6">
        <w:rPr>
          <w:rFonts w:ascii="Cambria" w:hAnsi="Cambria"/>
          <w:sz w:val="24"/>
          <w:szCs w:val="24"/>
          <w:lang w:val="en-US"/>
        </w:rPr>
        <w:instrText xml:space="preserve"> ADDIN ZOTERO_ITEM CSL_CITATION {"citationID":"IvQ416Yg","properties":{"formattedCitation":"(Han {\\i{}et al.}, 2015)","plainCitation":"(Han et al., 2015)","dontUpdate":true,"noteIndex":0},"citationItems":[{"id":1732,"uris":["http://zotero.org/users/local/mogIie4L/items/LNBAQJYZ"],"uri":["http://zotero.org/users/local/mogIie4L/items/LNBAQJYZ"],"itemData":{"id":1732,"type":"article-journal","container-title":"Acta Parasitologica","ISSN":"1230-2821","issue":"2","journalAbbreviation":"Acta Parasitologica","note":"publisher: Springer","page":"266-274","title":"First report of Hepatozoon (Apicomplexa: Adeleorina) from king ratsnakes (Elaphe carinata) in Shanghai, with description of a new species","volume":"60","author":[{"family":"Han","given":"Hongyu"},{"family":"Wu","given":"Youling"},{"family":"Dong","given":"Hui"},{"family":"Zhu","given":"Shunhai"},{"family":"Li","given":"Liujia"},{"family":"Zhao","given":"Qiping"},{"family":"Wu","given":"Di"},{"family":"Pei","given":"Enle"},{"family":"Wang","given":"Yange"},{"family":"Huang","given":"Bing"}],"issued":{"date-parts":[["2015"]]}}}],"schema":"https://github.com/citation-style-language/schema/raw/master/csl-citation.json"} </w:instrText>
      </w:r>
      <w:r w:rsidRPr="000A668E">
        <w:rPr>
          <w:rFonts w:ascii="Cambria" w:hAnsi="Cambria"/>
          <w:sz w:val="24"/>
          <w:szCs w:val="24"/>
          <w:lang w:val="en-US"/>
        </w:rPr>
        <w:fldChar w:fldCharType="separate"/>
      </w:r>
      <w:r w:rsidR="00611638" w:rsidRPr="00611638">
        <w:rPr>
          <w:rFonts w:ascii="Cambria" w:hAnsi="Cambria"/>
          <w:sz w:val="24"/>
          <w:szCs w:val="24"/>
          <w:lang w:val="en-US"/>
        </w:rPr>
        <w:t xml:space="preserve">Han </w:t>
      </w:r>
      <w:r w:rsidR="00611638" w:rsidRPr="00611638">
        <w:rPr>
          <w:rFonts w:ascii="Cambria" w:hAnsi="Cambria"/>
          <w:i/>
          <w:iCs/>
          <w:sz w:val="24"/>
          <w:szCs w:val="24"/>
          <w:lang w:val="en-US"/>
        </w:rPr>
        <w:t>et al.</w:t>
      </w:r>
      <w:r w:rsidR="00611638" w:rsidRPr="00611638">
        <w:rPr>
          <w:rFonts w:ascii="Cambria" w:hAnsi="Cambria"/>
          <w:sz w:val="24"/>
          <w:szCs w:val="24"/>
          <w:lang w:val="en-US"/>
        </w:rPr>
        <w:t>, 2015</w:t>
      </w:r>
      <w:r w:rsidRPr="000A668E">
        <w:rPr>
          <w:rFonts w:ascii="Cambria" w:hAnsi="Cambria"/>
          <w:sz w:val="24"/>
          <w:szCs w:val="24"/>
          <w:lang w:val="en-US"/>
        </w:rPr>
        <w:fldChar w:fldCharType="end"/>
      </w:r>
    </w:p>
    <w:p w14:paraId="4C8A98FE" w14:textId="0FE2722B" w:rsidR="00833B91" w:rsidRDefault="00611638" w:rsidP="00D82CC4">
      <w:pPr>
        <w:spacing w:line="480" w:lineRule="auto"/>
        <w:rPr>
          <w:rFonts w:ascii="Cambria" w:hAnsi="Cambria"/>
          <w:b/>
          <w:bCs/>
          <w:lang w:val="en-US"/>
        </w:rPr>
        <w:sectPr w:rsidR="00833B91" w:rsidSect="00E43F8E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  <w:proofErr w:type="spellStart"/>
      <w:r>
        <w:rPr>
          <w:rFonts w:ascii="Cambria" w:hAnsi="Cambria"/>
          <w:sz w:val="24"/>
          <w:szCs w:val="24"/>
          <w:vertAlign w:val="superscript"/>
          <w:lang w:val="en-US"/>
        </w:rPr>
        <w:t>d</w:t>
      </w:r>
      <w:r>
        <w:rPr>
          <w:rFonts w:ascii="Cambria" w:hAnsi="Cambria"/>
          <w:sz w:val="24"/>
          <w:szCs w:val="24"/>
          <w:lang w:val="en-US"/>
        </w:rPr>
        <w:t>According</w:t>
      </w:r>
      <w:proofErr w:type="spellEnd"/>
      <w:r>
        <w:rPr>
          <w:rFonts w:ascii="Cambria" w:hAnsi="Cambria"/>
          <w:sz w:val="24"/>
          <w:szCs w:val="24"/>
          <w:lang w:val="en-US"/>
        </w:rPr>
        <w:t xml:space="preserve"> to </w:t>
      </w:r>
      <w:r>
        <w:rPr>
          <w:rFonts w:ascii="Cambria" w:hAnsi="Cambria"/>
          <w:sz w:val="24"/>
          <w:szCs w:val="24"/>
          <w:lang w:val="en-US"/>
        </w:rPr>
        <w:fldChar w:fldCharType="begin"/>
      </w:r>
      <w:r w:rsidR="007B32B6">
        <w:rPr>
          <w:rFonts w:ascii="Cambria" w:hAnsi="Cambria"/>
          <w:sz w:val="24"/>
          <w:szCs w:val="24"/>
          <w:lang w:val="en-US"/>
        </w:rPr>
        <w:instrText xml:space="preserve"> ADDIN ZOTERO_ITEM CSL_CITATION {"citationID":"axoA4FUP","properties":{"formattedCitation":"(Ball {\\i{}et al.}, 1967)","plainCitation":"(Ball et al., 1967)","dontUpdate":true,"noteIndex":0},"citationItems":[{"id":1736,"uris":["http://zotero.org/users/local/mogIie4L/items/IEC9XWW7"],"uri":["http://zotero.org/users/local/mogIie4L/items/IEC9XWW7"],"itemData":{"id":1736,"type":"article-journal","container-title":"The Journal of parasitology","ISSN":"0022-3395","journalAbbreviation":"The Journal of parasitology","note":"publisher: JSTOR","page":"897-909","title":"The life history of Hepatozoon rarefaciens (Sambon and Seligmann, 1907) from Drymarchon corais (Colubridae), and its experimental transfer to Constrictor constrictor (Boidae)","author":[{"family":"Ball","given":"Gordon H"},{"family":"Chao","given":"Jowett"},{"family":"Telford Jr","given":"Sam R"}],"issued":{"date-parts":[["1967"]]}}}],"schema":"https://github.com/citation-style-language/schema/raw/master/csl-citation.json"} </w:instrText>
      </w:r>
      <w:r>
        <w:rPr>
          <w:rFonts w:ascii="Cambria" w:hAnsi="Cambria"/>
          <w:sz w:val="24"/>
          <w:szCs w:val="24"/>
          <w:lang w:val="en-US"/>
        </w:rPr>
        <w:fldChar w:fldCharType="separate"/>
      </w:r>
      <w:r w:rsidRPr="00611638">
        <w:rPr>
          <w:rFonts w:ascii="Cambria" w:hAnsi="Cambria"/>
          <w:sz w:val="24"/>
          <w:szCs w:val="24"/>
          <w:lang w:val="en-US"/>
        </w:rPr>
        <w:t xml:space="preserve">Ball </w:t>
      </w:r>
      <w:r w:rsidRPr="00611638">
        <w:rPr>
          <w:rFonts w:ascii="Cambria" w:hAnsi="Cambria"/>
          <w:i/>
          <w:iCs/>
          <w:sz w:val="24"/>
          <w:szCs w:val="24"/>
          <w:lang w:val="en-US"/>
        </w:rPr>
        <w:t>et al.</w:t>
      </w:r>
      <w:r w:rsidRPr="00611638">
        <w:rPr>
          <w:rFonts w:ascii="Cambria" w:hAnsi="Cambria"/>
          <w:sz w:val="24"/>
          <w:szCs w:val="24"/>
          <w:lang w:val="en-US"/>
        </w:rPr>
        <w:t>, 1967</w:t>
      </w:r>
      <w:r>
        <w:rPr>
          <w:rFonts w:ascii="Cambria" w:hAnsi="Cambria"/>
          <w:sz w:val="24"/>
          <w:szCs w:val="24"/>
          <w:lang w:val="en-US"/>
        </w:rPr>
        <w:fldChar w:fldCharType="end"/>
      </w:r>
    </w:p>
    <w:p w14:paraId="6A6DD199" w14:textId="765CBB48" w:rsidR="00D82CC4" w:rsidRPr="000031D1" w:rsidRDefault="00113B59" w:rsidP="00D82CC4">
      <w:pPr>
        <w:spacing w:line="480" w:lineRule="auto"/>
        <w:rPr>
          <w:rFonts w:ascii="Cambria" w:hAnsi="Cambria"/>
          <w:sz w:val="20"/>
          <w:szCs w:val="20"/>
          <w:lang w:val="en-US"/>
        </w:rPr>
      </w:pPr>
      <w:r w:rsidRPr="000A668E">
        <w:rPr>
          <w:rFonts w:ascii="Cambria" w:hAnsi="Cambria"/>
          <w:b/>
          <w:bCs/>
          <w:lang w:val="en-US"/>
        </w:rPr>
        <w:lastRenderedPageBreak/>
        <w:t>Table</w:t>
      </w:r>
      <w:r>
        <w:rPr>
          <w:rFonts w:ascii="Cambria" w:hAnsi="Cambria"/>
          <w:b/>
          <w:bCs/>
          <w:lang w:val="en-US"/>
        </w:rPr>
        <w:t xml:space="preserve"> 3</w:t>
      </w:r>
      <w:r w:rsidRPr="000A668E">
        <w:rPr>
          <w:rFonts w:ascii="Cambria" w:hAnsi="Cambria"/>
          <w:b/>
          <w:bCs/>
          <w:lang w:val="en-US"/>
        </w:rPr>
        <w:t xml:space="preserve">:  </w:t>
      </w:r>
      <w:r w:rsidR="00D82CC4" w:rsidRPr="000031D1">
        <w:rPr>
          <w:rFonts w:ascii="Cambria" w:hAnsi="Cambria"/>
          <w:sz w:val="20"/>
          <w:szCs w:val="20"/>
          <w:lang w:val="en-US"/>
        </w:rPr>
        <w:t>18S rRNA sequences aligned to constr</w:t>
      </w:r>
      <w:r w:rsidR="00D82CC4">
        <w:rPr>
          <w:rFonts w:ascii="Cambria" w:hAnsi="Cambria"/>
          <w:sz w:val="20"/>
          <w:szCs w:val="20"/>
          <w:lang w:val="en-US"/>
        </w:rPr>
        <w:t>u</w:t>
      </w:r>
      <w:r w:rsidR="00D82CC4" w:rsidRPr="000031D1">
        <w:rPr>
          <w:rFonts w:ascii="Cambria" w:hAnsi="Cambria"/>
          <w:sz w:val="20"/>
          <w:szCs w:val="20"/>
          <w:lang w:val="en-US"/>
        </w:rPr>
        <w:t>ct the phylogenetic hypothesis</w:t>
      </w:r>
      <w:r w:rsidR="00D82CC4">
        <w:rPr>
          <w:rFonts w:ascii="Cambria" w:hAnsi="Cambria"/>
          <w:sz w:val="20"/>
          <w:szCs w:val="20"/>
          <w:lang w:val="en-US"/>
        </w:rPr>
        <w:t xml:space="preserve">. </w:t>
      </w:r>
      <w:r w:rsidR="00833B91">
        <w:rPr>
          <w:rFonts w:ascii="Cambria" w:hAnsi="Cambria"/>
          <w:sz w:val="20"/>
          <w:szCs w:val="20"/>
          <w:lang w:val="en-US"/>
        </w:rPr>
        <w:t xml:space="preserve">Sequence length used in each phylogenetic hypothesis of </w:t>
      </w:r>
      <w:bookmarkStart w:id="3" w:name="_GoBack"/>
      <w:r w:rsidR="00B65E01">
        <w:rPr>
          <w:rFonts w:ascii="Cambria" w:hAnsi="Cambria"/>
          <w:sz w:val="20"/>
          <w:szCs w:val="20"/>
          <w:lang w:val="en-US"/>
        </w:rPr>
        <w:t>Fig</w:t>
      </w:r>
      <w:bookmarkEnd w:id="3"/>
      <w:r w:rsidR="00B65E01">
        <w:rPr>
          <w:rFonts w:ascii="Cambria" w:hAnsi="Cambria"/>
          <w:sz w:val="20"/>
          <w:szCs w:val="20"/>
          <w:lang w:val="en-US"/>
        </w:rPr>
        <w:t xml:space="preserve">. </w:t>
      </w:r>
      <w:r w:rsidR="00833B91">
        <w:rPr>
          <w:rFonts w:ascii="Cambria" w:hAnsi="Cambria"/>
          <w:sz w:val="20"/>
          <w:szCs w:val="20"/>
          <w:lang w:val="en-US"/>
        </w:rPr>
        <w:t xml:space="preserve"> 3</w:t>
      </w:r>
      <w:r w:rsidR="00C400A1">
        <w:rPr>
          <w:rFonts w:ascii="Cambria" w:hAnsi="Cambria"/>
          <w:sz w:val="20"/>
          <w:szCs w:val="20"/>
          <w:lang w:val="en-US"/>
        </w:rPr>
        <w:t xml:space="preserve"> and Fig. S1 </w:t>
      </w:r>
      <w:r w:rsidR="00833B91">
        <w:rPr>
          <w:rFonts w:ascii="Cambria" w:hAnsi="Cambria"/>
          <w:sz w:val="20"/>
          <w:szCs w:val="20"/>
          <w:lang w:val="en-US"/>
        </w:rPr>
        <w:t>are provided</w:t>
      </w:r>
    </w:p>
    <w:tbl>
      <w:tblPr>
        <w:tblStyle w:val="Tabladelista1clara-nfasis61"/>
        <w:tblW w:w="13173" w:type="dxa"/>
        <w:tblInd w:w="-289" w:type="dxa"/>
        <w:tblLook w:val="06A0" w:firstRow="1" w:lastRow="0" w:firstColumn="1" w:lastColumn="0" w:noHBand="1" w:noVBand="1"/>
      </w:tblPr>
      <w:tblGrid>
        <w:gridCol w:w="1627"/>
        <w:gridCol w:w="3477"/>
        <w:gridCol w:w="2676"/>
        <w:gridCol w:w="2130"/>
        <w:gridCol w:w="268"/>
        <w:gridCol w:w="1062"/>
        <w:gridCol w:w="982"/>
        <w:gridCol w:w="951"/>
      </w:tblGrid>
      <w:tr w:rsidR="00AA50AE" w:rsidRPr="000031D1" w14:paraId="6B6BA8D4" w14:textId="02A1C878" w:rsidTr="00326F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120ED7CA" w14:textId="77777777" w:rsidR="002751A5" w:rsidRPr="000031D1" w:rsidRDefault="002751A5" w:rsidP="00326FD8">
            <w:pPr>
              <w:spacing w:line="480" w:lineRule="auto"/>
              <w:jc w:val="center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Clade</w:t>
            </w:r>
          </w:p>
        </w:tc>
        <w:tc>
          <w:tcPr>
            <w:tcW w:w="3477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5E7927DD" w14:textId="77777777" w:rsidR="002751A5" w:rsidRPr="000031D1" w:rsidRDefault="002751A5" w:rsidP="00595D4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Host</w:t>
            </w:r>
          </w:p>
        </w:tc>
        <w:tc>
          <w:tcPr>
            <w:tcW w:w="2676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68FB2E10" w14:textId="77777777" w:rsidR="002751A5" w:rsidRPr="000031D1" w:rsidRDefault="002751A5" w:rsidP="00595D49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Parasite</w:t>
            </w:r>
          </w:p>
        </w:tc>
        <w:tc>
          <w:tcPr>
            <w:tcW w:w="2130" w:type="dxa"/>
            <w:vMerge w:val="restart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0723016B" w14:textId="26A91D3F" w:rsidR="002751A5" w:rsidRPr="000031D1" w:rsidRDefault="002751A5" w:rsidP="00333F88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 xml:space="preserve">GenBank 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N°</w:t>
            </w:r>
          </w:p>
        </w:tc>
        <w:tc>
          <w:tcPr>
            <w:tcW w:w="268" w:type="dxa"/>
            <w:tcBorders>
              <w:top w:val="single" w:sz="4" w:space="0" w:color="auto"/>
              <w:bottom w:val="none" w:sz="0" w:space="0" w:color="auto"/>
            </w:tcBorders>
          </w:tcPr>
          <w:p w14:paraId="51D327E2" w14:textId="77777777" w:rsidR="002751A5" w:rsidRDefault="002751A5" w:rsidP="002751A5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2995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944816" w14:textId="76A27799" w:rsidR="002751A5" w:rsidRPr="000031D1" w:rsidRDefault="002751A5" w:rsidP="00326FD8">
            <w:pPr>
              <w:spacing w:after="0"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Sequence lengths (bp)</w:t>
            </w:r>
          </w:p>
        </w:tc>
      </w:tr>
      <w:tr w:rsidR="00E463FB" w:rsidRPr="000031D1" w14:paraId="102D3322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tcBorders>
              <w:bottom w:val="single" w:sz="4" w:space="0" w:color="auto"/>
            </w:tcBorders>
            <w:vAlign w:val="center"/>
          </w:tcPr>
          <w:p w14:paraId="691425B2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Merge/>
            <w:tcBorders>
              <w:bottom w:val="single" w:sz="4" w:space="0" w:color="auto"/>
            </w:tcBorders>
            <w:vAlign w:val="center"/>
          </w:tcPr>
          <w:p w14:paraId="44F71181" w14:textId="77777777" w:rsidR="002751A5" w:rsidRPr="000031D1" w:rsidRDefault="002751A5" w:rsidP="00D82CC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2676" w:type="dxa"/>
            <w:vMerge/>
            <w:tcBorders>
              <w:bottom w:val="single" w:sz="4" w:space="0" w:color="auto"/>
            </w:tcBorders>
            <w:vAlign w:val="center"/>
          </w:tcPr>
          <w:p w14:paraId="556754A8" w14:textId="77777777" w:rsidR="002751A5" w:rsidRPr="000031D1" w:rsidRDefault="002751A5" w:rsidP="00D82CC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2130" w:type="dxa"/>
            <w:vMerge/>
            <w:tcBorders>
              <w:bottom w:val="single" w:sz="4" w:space="0" w:color="auto"/>
            </w:tcBorders>
            <w:vAlign w:val="center"/>
          </w:tcPr>
          <w:p w14:paraId="7827A637" w14:textId="77777777" w:rsidR="002751A5" w:rsidRPr="000031D1" w:rsidRDefault="002751A5" w:rsidP="00D82CC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268" w:type="dxa"/>
            <w:tcBorders>
              <w:bottom w:val="single" w:sz="4" w:space="0" w:color="auto"/>
            </w:tcBorders>
          </w:tcPr>
          <w:p w14:paraId="2968E0E0" w14:textId="77777777" w:rsidR="002751A5" w:rsidRDefault="002751A5" w:rsidP="00D82CC4">
            <w:pPr>
              <w:spacing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16A522" w14:textId="587F6C06" w:rsidR="002751A5" w:rsidRDefault="00B65E01" w:rsidP="00326FD8">
            <w:pPr>
              <w:spacing w:after="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 xml:space="preserve">Fig. </w:t>
            </w:r>
            <w:r w:rsidR="002751A5">
              <w:rPr>
                <w:rFonts w:ascii="Cambria" w:hAnsi="Cambria"/>
                <w:color w:val="000000" w:themeColor="text1"/>
                <w:sz w:val="20"/>
                <w:szCs w:val="20"/>
              </w:rPr>
              <w:t>3A</w:t>
            </w:r>
          </w:p>
        </w:tc>
        <w:tc>
          <w:tcPr>
            <w:tcW w:w="9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C9F7CB" w14:textId="5E89AF18" w:rsidR="002751A5" w:rsidRDefault="00B65E01" w:rsidP="00326FD8">
            <w:pPr>
              <w:spacing w:after="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 xml:space="preserve">Fig. </w:t>
            </w:r>
            <w:r w:rsidR="00C400A1">
              <w:rPr>
                <w:rFonts w:ascii="Cambria" w:hAnsi="Cambria"/>
                <w:color w:val="000000" w:themeColor="text1"/>
                <w:sz w:val="20"/>
                <w:szCs w:val="20"/>
              </w:rPr>
              <w:t>S1 A</w:t>
            </w:r>
          </w:p>
        </w:tc>
        <w:tc>
          <w:tcPr>
            <w:tcW w:w="9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208F7B" w14:textId="51CB16D4" w:rsidR="002751A5" w:rsidRDefault="00B65E01" w:rsidP="00326FD8">
            <w:pPr>
              <w:spacing w:after="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Fig.</w:t>
            </w:r>
            <w:r w:rsidR="00C400A1">
              <w:rPr>
                <w:rFonts w:ascii="Cambria" w:hAnsi="Cambria"/>
                <w:color w:val="000000" w:themeColor="text1"/>
                <w:sz w:val="20"/>
                <w:szCs w:val="20"/>
              </w:rPr>
              <w:t>S1 B</w:t>
            </w:r>
          </w:p>
        </w:tc>
      </w:tr>
      <w:tr w:rsidR="00E463FB" w:rsidRPr="000031D1" w14:paraId="2CAB18C4" w14:textId="3A9E3914" w:rsidTr="00326FD8">
        <w:trPr>
          <w:cantSplit/>
          <w:trHeight w:val="9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 w:val="restart"/>
            <w:tcBorders>
              <w:top w:val="single" w:sz="4" w:space="0" w:color="auto"/>
            </w:tcBorders>
            <w:textDirection w:val="btLr"/>
            <w:vAlign w:val="center"/>
          </w:tcPr>
          <w:p w14:paraId="1C38AFB3" w14:textId="77777777" w:rsidR="002751A5" w:rsidRDefault="002751A5" w:rsidP="00D82CC4">
            <w:pPr>
              <w:spacing w:before="240" w:after="0" w:line="480" w:lineRule="auto"/>
              <w:jc w:val="center"/>
              <w:rPr>
                <w:rFonts w:ascii="Cambria" w:hAnsi="Cambria"/>
                <w:b w:val="0"/>
                <w:bCs w:val="0"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Dactylosomatidae</w:t>
            </w:r>
            <w:proofErr w:type="spellEnd"/>
          </w:p>
          <w:p w14:paraId="45B9220B" w14:textId="77777777" w:rsidR="002751A5" w:rsidRPr="000031D1" w:rsidRDefault="002751A5" w:rsidP="00D82CC4">
            <w:pPr>
              <w:spacing w:line="480" w:lineRule="auto"/>
              <w:jc w:val="center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(</w:t>
            </w: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Outgroup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3477" w:type="dxa"/>
            <w:tcBorders>
              <w:top w:val="single" w:sz="4" w:space="0" w:color="auto"/>
            </w:tcBorders>
            <w:vAlign w:val="center"/>
          </w:tcPr>
          <w:p w14:paraId="6A5BECCA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elophylax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lessonae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(syn. esculentus)</w:t>
            </w:r>
          </w:p>
        </w:tc>
        <w:tc>
          <w:tcPr>
            <w:tcW w:w="2676" w:type="dxa"/>
            <w:tcBorders>
              <w:top w:val="single" w:sz="4" w:space="0" w:color="auto"/>
            </w:tcBorders>
            <w:vAlign w:val="center"/>
          </w:tcPr>
          <w:p w14:paraId="6397F7B1" w14:textId="54100E8A" w:rsidR="002751A5" w:rsidRPr="00546590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Dactylosom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ranarum</w:t>
            </w:r>
            <w:proofErr w:type="spellEnd"/>
          </w:p>
        </w:tc>
        <w:tc>
          <w:tcPr>
            <w:tcW w:w="2130" w:type="dxa"/>
            <w:tcBorders>
              <w:top w:val="single" w:sz="4" w:space="0" w:color="auto"/>
            </w:tcBorders>
            <w:vAlign w:val="center"/>
          </w:tcPr>
          <w:p w14:paraId="58063A3C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HQ224957</w:t>
            </w:r>
          </w:p>
        </w:tc>
        <w:tc>
          <w:tcPr>
            <w:tcW w:w="268" w:type="dxa"/>
            <w:tcBorders>
              <w:top w:val="single" w:sz="4" w:space="0" w:color="auto"/>
            </w:tcBorders>
          </w:tcPr>
          <w:p w14:paraId="6C83B191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  <w:tcBorders>
              <w:top w:val="single" w:sz="4" w:space="0" w:color="auto"/>
            </w:tcBorders>
          </w:tcPr>
          <w:p w14:paraId="7136DEAB" w14:textId="11003BB3" w:rsidR="002751A5" w:rsidRPr="000031D1" w:rsidRDefault="00595D4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08</w:t>
            </w:r>
          </w:p>
        </w:tc>
        <w:tc>
          <w:tcPr>
            <w:tcW w:w="982" w:type="dxa"/>
            <w:tcBorders>
              <w:top w:val="single" w:sz="4" w:space="0" w:color="auto"/>
            </w:tcBorders>
          </w:tcPr>
          <w:p w14:paraId="0D593B3B" w14:textId="3394C99C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2</w:t>
            </w:r>
          </w:p>
        </w:tc>
        <w:tc>
          <w:tcPr>
            <w:tcW w:w="951" w:type="dxa"/>
            <w:tcBorders>
              <w:top w:val="single" w:sz="4" w:space="0" w:color="auto"/>
            </w:tcBorders>
          </w:tcPr>
          <w:p w14:paraId="630090E0" w14:textId="21B58F7E" w:rsidR="002751A5" w:rsidRPr="000031D1" w:rsidRDefault="007D45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0</w:t>
            </w:r>
          </w:p>
        </w:tc>
      </w:tr>
      <w:tr w:rsidR="00E463FB" w:rsidRPr="000031D1" w14:paraId="2DC70272" w14:textId="27C2CEB2" w:rsidTr="00326FD8">
        <w:trPr>
          <w:cantSplit/>
          <w:trHeight w:val="8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textDirection w:val="btLr"/>
            <w:vAlign w:val="center"/>
          </w:tcPr>
          <w:p w14:paraId="3AE1E774" w14:textId="77777777" w:rsidR="002751A5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7792C3A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21587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tychadena</w:t>
            </w:r>
            <w:proofErr w:type="spellEnd"/>
            <w:r w:rsidRPr="0021587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1587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nchietae</w:t>
            </w:r>
            <w:proofErr w:type="spellEnd"/>
          </w:p>
        </w:tc>
        <w:tc>
          <w:tcPr>
            <w:tcW w:w="2676" w:type="dxa"/>
            <w:vAlign w:val="center"/>
          </w:tcPr>
          <w:p w14:paraId="4EA273CD" w14:textId="61EAD7C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Dactylosom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21587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kermiti</w:t>
            </w:r>
            <w:proofErr w:type="spellEnd"/>
          </w:p>
        </w:tc>
        <w:tc>
          <w:tcPr>
            <w:tcW w:w="2130" w:type="dxa"/>
            <w:vAlign w:val="center"/>
          </w:tcPr>
          <w:p w14:paraId="49416B4B" w14:textId="0FD2F3A6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1A3ED2">
              <w:rPr>
                <w:rFonts w:ascii="Cambria" w:hAnsi="Cambria"/>
                <w:color w:val="000000" w:themeColor="text1"/>
                <w:sz w:val="20"/>
                <w:szCs w:val="20"/>
              </w:rPr>
              <w:t>MN87939</w:t>
            </w:r>
            <w:r w:rsidR="007D4533">
              <w:rPr>
                <w:rFonts w:ascii="Cambria" w:hAnsi="Cambria"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268" w:type="dxa"/>
          </w:tcPr>
          <w:p w14:paraId="1A6F9501" w14:textId="77777777" w:rsidR="002751A5" w:rsidRPr="001A3ED2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ADBDB7C" w14:textId="7FEBFF13" w:rsidR="002751A5" w:rsidRPr="001A3ED2" w:rsidRDefault="00595D4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37</w:t>
            </w:r>
          </w:p>
        </w:tc>
        <w:tc>
          <w:tcPr>
            <w:tcW w:w="982" w:type="dxa"/>
          </w:tcPr>
          <w:p w14:paraId="05DAE8C9" w14:textId="6B4F18FC" w:rsidR="002751A5" w:rsidRPr="001A3ED2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2</w:t>
            </w:r>
          </w:p>
        </w:tc>
        <w:tc>
          <w:tcPr>
            <w:tcW w:w="951" w:type="dxa"/>
          </w:tcPr>
          <w:p w14:paraId="77805D06" w14:textId="42F3600F" w:rsidR="002751A5" w:rsidRPr="001A3ED2" w:rsidRDefault="007D45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0</w:t>
            </w:r>
          </w:p>
        </w:tc>
      </w:tr>
      <w:tr w:rsidR="00E463FB" w:rsidRPr="000031D1" w14:paraId="7FD2E1EF" w14:textId="127DB1A2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 w:val="restart"/>
            <w:textDirection w:val="btLr"/>
            <w:vAlign w:val="center"/>
          </w:tcPr>
          <w:p w14:paraId="46B5AAE7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ind w:left="113" w:right="113"/>
              <w:jc w:val="center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Haemogregarina</w:t>
            </w:r>
          </w:p>
        </w:tc>
        <w:tc>
          <w:tcPr>
            <w:tcW w:w="3477" w:type="dxa"/>
            <w:vAlign w:val="center"/>
          </w:tcPr>
          <w:p w14:paraId="091F9A5C" w14:textId="77777777" w:rsidR="00767ACD" w:rsidRDefault="00767ACD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  <w:p w14:paraId="426A3171" w14:textId="4FD713CE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Platystern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egacephalum</w:t>
            </w:r>
            <w:proofErr w:type="spellEnd"/>
          </w:p>
        </w:tc>
        <w:tc>
          <w:tcPr>
            <w:tcW w:w="2676" w:type="dxa"/>
            <w:vAlign w:val="center"/>
          </w:tcPr>
          <w:p w14:paraId="46174678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  <w:p w14:paraId="7EF78780" w14:textId="1C716AB4" w:rsidR="002751A5" w:rsidRPr="007977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ellegrini</w:t>
            </w:r>
            <w:proofErr w:type="spellEnd"/>
          </w:p>
        </w:tc>
        <w:tc>
          <w:tcPr>
            <w:tcW w:w="2130" w:type="dxa"/>
            <w:vAlign w:val="center"/>
          </w:tcPr>
          <w:p w14:paraId="79E88ABC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79163654" w14:textId="05F74396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M887509</w:t>
            </w:r>
          </w:p>
        </w:tc>
        <w:tc>
          <w:tcPr>
            <w:tcW w:w="268" w:type="dxa"/>
          </w:tcPr>
          <w:p w14:paraId="281D5413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FC5E53F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0BBA64F6" w14:textId="691F45CE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12</w:t>
            </w:r>
          </w:p>
        </w:tc>
        <w:tc>
          <w:tcPr>
            <w:tcW w:w="982" w:type="dxa"/>
          </w:tcPr>
          <w:p w14:paraId="7C4FD69E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226CD289" w14:textId="15F893EE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5</w:t>
            </w:r>
          </w:p>
        </w:tc>
        <w:tc>
          <w:tcPr>
            <w:tcW w:w="951" w:type="dxa"/>
          </w:tcPr>
          <w:p w14:paraId="1CD4FBA9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7B145077" w14:textId="1DE95E57" w:rsidR="002751A5" w:rsidRPr="000031D1" w:rsidRDefault="007D45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68F83512" w14:textId="61E678FA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4EA6E82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009E2B73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auremy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1330A0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aspica</w:t>
            </w:r>
            <w:proofErr w:type="spellEnd"/>
          </w:p>
        </w:tc>
        <w:tc>
          <w:tcPr>
            <w:tcW w:w="2676" w:type="dxa"/>
            <w:vAlign w:val="center"/>
          </w:tcPr>
          <w:p w14:paraId="4EF5936C" w14:textId="219B3848" w:rsidR="002751A5" w:rsidRPr="001330A0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tepanowi</w:t>
            </w:r>
            <w:proofErr w:type="spellEnd"/>
          </w:p>
        </w:tc>
        <w:tc>
          <w:tcPr>
            <w:tcW w:w="2130" w:type="dxa"/>
            <w:vAlign w:val="center"/>
          </w:tcPr>
          <w:p w14:paraId="3E257C5D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F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92697</w:t>
            </w:r>
          </w:p>
        </w:tc>
        <w:tc>
          <w:tcPr>
            <w:tcW w:w="268" w:type="dxa"/>
          </w:tcPr>
          <w:p w14:paraId="78F54E52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E9CF15D" w14:textId="5893C7D1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21</w:t>
            </w:r>
          </w:p>
        </w:tc>
        <w:tc>
          <w:tcPr>
            <w:tcW w:w="982" w:type="dxa"/>
          </w:tcPr>
          <w:p w14:paraId="0A032986" w14:textId="4CA76FBD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61BBF94B" w14:textId="3FD216D2" w:rsidR="002751A5" w:rsidRPr="000031D1" w:rsidRDefault="007D45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43E94258" w14:textId="0357905C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518EE80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78825ABF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Sacali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quadriocellata</w:t>
            </w:r>
            <w:proofErr w:type="spellEnd"/>
          </w:p>
        </w:tc>
        <w:tc>
          <w:tcPr>
            <w:tcW w:w="2676" w:type="dxa"/>
            <w:vAlign w:val="center"/>
          </w:tcPr>
          <w:p w14:paraId="3BE03EB5" w14:textId="0FC06772" w:rsidR="002751A5" w:rsidRPr="002B23E3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acaliae</w:t>
            </w:r>
            <w:proofErr w:type="spellEnd"/>
          </w:p>
        </w:tc>
        <w:tc>
          <w:tcPr>
            <w:tcW w:w="2130" w:type="dxa"/>
            <w:vAlign w:val="center"/>
          </w:tcPr>
          <w:p w14:paraId="24D28032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M887507</w:t>
            </w:r>
          </w:p>
        </w:tc>
        <w:tc>
          <w:tcPr>
            <w:tcW w:w="268" w:type="dxa"/>
          </w:tcPr>
          <w:p w14:paraId="7A68796F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987A87E" w14:textId="53BAF498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18</w:t>
            </w:r>
          </w:p>
        </w:tc>
        <w:tc>
          <w:tcPr>
            <w:tcW w:w="982" w:type="dxa"/>
          </w:tcPr>
          <w:p w14:paraId="1B6BD4B7" w14:textId="18ED46B3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5149D24B" w14:textId="65CD4E08" w:rsidR="002751A5" w:rsidRPr="000031D1" w:rsidRDefault="007D45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38D47167" w14:textId="18155BEB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66A2FB30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158B5CBF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helydra serpentina</w:t>
            </w:r>
          </w:p>
        </w:tc>
        <w:tc>
          <w:tcPr>
            <w:tcW w:w="2676" w:type="dxa"/>
            <w:vAlign w:val="center"/>
          </w:tcPr>
          <w:p w14:paraId="1E71CBFA" w14:textId="58DFA501" w:rsidR="002751A5" w:rsidRPr="00B5373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balli</w:t>
            </w:r>
            <w:proofErr w:type="spellEnd"/>
          </w:p>
        </w:tc>
        <w:tc>
          <w:tcPr>
            <w:tcW w:w="2130" w:type="dxa"/>
            <w:vAlign w:val="center"/>
          </w:tcPr>
          <w:p w14:paraId="0EAAFF54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HQ224959</w:t>
            </w:r>
          </w:p>
        </w:tc>
        <w:tc>
          <w:tcPr>
            <w:tcW w:w="268" w:type="dxa"/>
          </w:tcPr>
          <w:p w14:paraId="5C058D8D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1EBA2320" w14:textId="079F8F86" w:rsidR="002751A5" w:rsidRPr="000031D1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17</w:t>
            </w:r>
          </w:p>
        </w:tc>
        <w:tc>
          <w:tcPr>
            <w:tcW w:w="982" w:type="dxa"/>
          </w:tcPr>
          <w:p w14:paraId="3FB3FB56" w14:textId="43E3F330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6</w:t>
            </w:r>
          </w:p>
        </w:tc>
        <w:tc>
          <w:tcPr>
            <w:tcW w:w="951" w:type="dxa"/>
          </w:tcPr>
          <w:p w14:paraId="06740397" w14:textId="16DAAE5B" w:rsidR="002751A5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4</w:t>
            </w:r>
          </w:p>
        </w:tc>
      </w:tr>
      <w:tr w:rsidR="00E463FB" w:rsidRPr="000031D1" w14:paraId="267E65A8" w14:textId="2BBA7AB1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90F45B3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69F1B03A" w14:textId="5E0BB47B" w:rsidR="002751A5" w:rsidRPr="001A3ED2" w:rsidRDefault="00DB68ED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odocnemis</w:t>
            </w:r>
            <w:proofErr w:type="spellEnd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unifilis</w:t>
            </w:r>
            <w:proofErr w:type="spellEnd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</w:p>
        </w:tc>
        <w:tc>
          <w:tcPr>
            <w:tcW w:w="2676" w:type="dxa"/>
            <w:vAlign w:val="center"/>
          </w:tcPr>
          <w:p w14:paraId="780296DB" w14:textId="5427474C" w:rsidR="002751A5" w:rsidRPr="00D1365D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Haemogregarina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lang w:eastAsia="es-ES"/>
              </w:rPr>
              <w:t>sp.</w:t>
            </w:r>
            <w:r w:rsidRPr="00D1365D" w:rsidDel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130" w:type="dxa"/>
            <w:vAlign w:val="center"/>
          </w:tcPr>
          <w:p w14:paraId="16623E15" w14:textId="01E722E7" w:rsidR="002751A5" w:rsidRPr="005867A6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DB68ED">
              <w:rPr>
                <w:rFonts w:ascii="Cambria" w:hAnsi="Cambria"/>
                <w:color w:val="000000" w:themeColor="text1"/>
                <w:sz w:val="20"/>
                <w:szCs w:val="20"/>
              </w:rPr>
              <w:t xml:space="preserve"> MW246122</w:t>
            </w:r>
          </w:p>
        </w:tc>
        <w:tc>
          <w:tcPr>
            <w:tcW w:w="268" w:type="dxa"/>
          </w:tcPr>
          <w:p w14:paraId="113497EC" w14:textId="77777777" w:rsidR="002751A5" w:rsidRPr="00D1365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3D7A2E2" w14:textId="590978FC" w:rsidR="002751A5" w:rsidRPr="00D1365D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23</w:t>
            </w:r>
          </w:p>
        </w:tc>
        <w:tc>
          <w:tcPr>
            <w:tcW w:w="982" w:type="dxa"/>
          </w:tcPr>
          <w:p w14:paraId="6DF4605C" w14:textId="2B2C5A85" w:rsidR="002751A5" w:rsidRPr="00D1365D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5</w:t>
            </w:r>
          </w:p>
        </w:tc>
        <w:tc>
          <w:tcPr>
            <w:tcW w:w="951" w:type="dxa"/>
          </w:tcPr>
          <w:p w14:paraId="2C01B30A" w14:textId="244535A9" w:rsidR="002751A5" w:rsidRPr="00D1365D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10A8B497" w14:textId="583E5F32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A0E9C72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7D94A703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Rhinoclemmys</w:t>
            </w:r>
            <w:proofErr w:type="spellEnd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elanosterna</w:t>
            </w:r>
            <w:proofErr w:type="spellEnd"/>
          </w:p>
        </w:tc>
        <w:tc>
          <w:tcPr>
            <w:tcW w:w="2676" w:type="dxa"/>
            <w:vAlign w:val="center"/>
          </w:tcPr>
          <w:p w14:paraId="4AD829FB" w14:textId="1B32A7CD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5867A6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1A3ED2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RM1</w:t>
            </w:r>
          </w:p>
        </w:tc>
        <w:tc>
          <w:tcPr>
            <w:tcW w:w="2130" w:type="dxa"/>
            <w:vAlign w:val="center"/>
          </w:tcPr>
          <w:p w14:paraId="61CF60D1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color w:val="000000" w:themeColor="text1"/>
                <w:sz w:val="20"/>
                <w:szCs w:val="20"/>
              </w:rPr>
              <w:t>MT754268</w:t>
            </w:r>
          </w:p>
        </w:tc>
        <w:tc>
          <w:tcPr>
            <w:tcW w:w="268" w:type="dxa"/>
          </w:tcPr>
          <w:p w14:paraId="1F68E7AD" w14:textId="77777777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E52C6B3" w14:textId="711A5A6A" w:rsidR="002751A5" w:rsidRPr="005867A6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  <w:tc>
          <w:tcPr>
            <w:tcW w:w="982" w:type="dxa"/>
          </w:tcPr>
          <w:p w14:paraId="4C897B7A" w14:textId="15080097" w:rsidR="002751A5" w:rsidRPr="005867A6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  <w:tc>
          <w:tcPr>
            <w:tcW w:w="951" w:type="dxa"/>
          </w:tcPr>
          <w:p w14:paraId="6BD6F5D3" w14:textId="24572607" w:rsidR="002751A5" w:rsidRPr="005867A6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4</w:t>
            </w:r>
          </w:p>
        </w:tc>
      </w:tr>
      <w:tr w:rsidR="00E463FB" w:rsidRPr="000031D1" w14:paraId="7ECE6A29" w14:textId="30A198BD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324C4C5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249D9116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Rhinoclemmys</w:t>
            </w:r>
            <w:proofErr w:type="spellEnd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elanosterna</w:t>
            </w:r>
            <w:proofErr w:type="spellEnd"/>
          </w:p>
        </w:tc>
        <w:tc>
          <w:tcPr>
            <w:tcW w:w="2676" w:type="dxa"/>
            <w:vAlign w:val="center"/>
          </w:tcPr>
          <w:p w14:paraId="4BD3B276" w14:textId="015C1994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5867A6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1A3ED2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H14</w:t>
            </w:r>
          </w:p>
        </w:tc>
        <w:tc>
          <w:tcPr>
            <w:tcW w:w="2130" w:type="dxa"/>
            <w:vAlign w:val="center"/>
          </w:tcPr>
          <w:p w14:paraId="13723EEC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color w:val="000000" w:themeColor="text1"/>
                <w:sz w:val="20"/>
                <w:szCs w:val="20"/>
              </w:rPr>
              <w:t>MT75426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268" w:type="dxa"/>
          </w:tcPr>
          <w:p w14:paraId="2B05C717" w14:textId="77777777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F84DCC2" w14:textId="74544CC6" w:rsidR="002751A5" w:rsidRPr="005867A6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  <w:tc>
          <w:tcPr>
            <w:tcW w:w="982" w:type="dxa"/>
          </w:tcPr>
          <w:p w14:paraId="710F44FC" w14:textId="50269044" w:rsidR="002751A5" w:rsidRPr="005867A6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  <w:tc>
          <w:tcPr>
            <w:tcW w:w="951" w:type="dxa"/>
          </w:tcPr>
          <w:p w14:paraId="426D5284" w14:textId="289CF2FE" w:rsidR="002751A5" w:rsidRPr="005867A6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195988AD" w14:textId="77037335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FCBB230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547FA8B0" w14:textId="77777777" w:rsidR="002751A5" w:rsidRPr="000031D1" w:rsidRDefault="002751A5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Rhinoclemmys</w:t>
            </w:r>
            <w:proofErr w:type="spellEnd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elanosterna</w:t>
            </w:r>
            <w:proofErr w:type="spellEnd"/>
          </w:p>
        </w:tc>
        <w:tc>
          <w:tcPr>
            <w:tcW w:w="2676" w:type="dxa"/>
            <w:vAlign w:val="center"/>
          </w:tcPr>
          <w:p w14:paraId="40774C31" w14:textId="454DEC6D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ogregarina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5867A6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.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1A3ED2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H1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2130" w:type="dxa"/>
            <w:vAlign w:val="center"/>
          </w:tcPr>
          <w:p w14:paraId="3BB2CEFD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color w:val="000000" w:themeColor="text1"/>
                <w:sz w:val="20"/>
                <w:szCs w:val="20"/>
              </w:rPr>
              <w:t>MT7542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268" w:type="dxa"/>
          </w:tcPr>
          <w:p w14:paraId="5D802492" w14:textId="77777777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161F31E7" w14:textId="2C1C86C3" w:rsidR="002751A5" w:rsidRPr="005867A6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  <w:tc>
          <w:tcPr>
            <w:tcW w:w="982" w:type="dxa"/>
          </w:tcPr>
          <w:p w14:paraId="4CB6E752" w14:textId="17972853" w:rsidR="002751A5" w:rsidRPr="005867A6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  <w:tc>
          <w:tcPr>
            <w:tcW w:w="951" w:type="dxa"/>
          </w:tcPr>
          <w:p w14:paraId="5A67AF9D" w14:textId="55769B84" w:rsidR="002751A5" w:rsidRPr="005867A6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678F80DF" w14:textId="56C90183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 w:val="restart"/>
            <w:textDirection w:val="btLr"/>
            <w:vAlign w:val="center"/>
          </w:tcPr>
          <w:p w14:paraId="1ADD0375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</w:p>
        </w:tc>
        <w:tc>
          <w:tcPr>
            <w:tcW w:w="3477" w:type="dxa"/>
            <w:vAlign w:val="center"/>
          </w:tcPr>
          <w:p w14:paraId="44840580" w14:textId="77777777" w:rsidR="00767ACD" w:rsidRDefault="00767ACD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  <w:p w14:paraId="2BDA523B" w14:textId="31C743E2" w:rsidR="002751A5" w:rsidRPr="000031D1" w:rsidRDefault="00AF68C1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Lamprophis</w:t>
            </w:r>
            <w:proofErr w:type="spellEnd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fuliginosus</w:t>
            </w:r>
            <w:proofErr w:type="spellEnd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Boie</w:t>
            </w:r>
            <w:proofErr w:type="spellEnd"/>
          </w:p>
        </w:tc>
        <w:tc>
          <w:tcPr>
            <w:tcW w:w="2676" w:type="dxa"/>
            <w:vAlign w:val="center"/>
          </w:tcPr>
          <w:p w14:paraId="34B316E0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  <w:p w14:paraId="71917A25" w14:textId="17D3D585" w:rsidR="002751A5" w:rsidRPr="00D6374E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yorgbor</w:t>
            </w:r>
            <w:proofErr w:type="spellEnd"/>
          </w:p>
        </w:tc>
        <w:tc>
          <w:tcPr>
            <w:tcW w:w="2130" w:type="dxa"/>
            <w:vAlign w:val="center"/>
          </w:tcPr>
          <w:p w14:paraId="5D9D77F5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7507E00A" w14:textId="558154C2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EF157822</w:t>
            </w:r>
          </w:p>
        </w:tc>
        <w:tc>
          <w:tcPr>
            <w:tcW w:w="268" w:type="dxa"/>
          </w:tcPr>
          <w:p w14:paraId="00B1E73B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3DABA51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76CBD10C" w14:textId="7D0FD7E7" w:rsidR="002751A5" w:rsidRPr="000031D1" w:rsidRDefault="00AF68C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73</w:t>
            </w:r>
          </w:p>
        </w:tc>
        <w:tc>
          <w:tcPr>
            <w:tcW w:w="982" w:type="dxa"/>
          </w:tcPr>
          <w:p w14:paraId="54C64756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4BAA87A4" w14:textId="592AA9F0" w:rsidR="002751A5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2F1AB01D" w14:textId="77777777" w:rsidR="00767ACD" w:rsidRDefault="00767ACD" w:rsidP="00CD3883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784BD282" w14:textId="55AB7E57" w:rsidR="002751A5" w:rsidRPr="000031D1" w:rsidRDefault="00CD3883" w:rsidP="00CD3883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0B54AA" w:rsidRPr="000031D1" w14:paraId="03FBEA8B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textDirection w:val="btLr"/>
            <w:vAlign w:val="center"/>
          </w:tcPr>
          <w:p w14:paraId="6CC628D1" w14:textId="77777777" w:rsidR="00CA4EEF" w:rsidRPr="000031D1" w:rsidRDefault="00CA4EEF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918C66D" w14:textId="290DFDCE" w:rsidR="00CA4EEF" w:rsidRPr="000031D1" w:rsidRDefault="00CA4EEF" w:rsidP="00CA4EEF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CA4EEF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Boiga</w:t>
            </w:r>
            <w:proofErr w:type="spellEnd"/>
            <w:r w:rsidRPr="00CA4EEF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CA4EEF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irregularis</w:t>
            </w:r>
            <w:proofErr w:type="spellEnd"/>
          </w:p>
        </w:tc>
        <w:tc>
          <w:tcPr>
            <w:tcW w:w="2676" w:type="dxa"/>
            <w:vAlign w:val="center"/>
          </w:tcPr>
          <w:p w14:paraId="1680F7AD" w14:textId="5C465B11" w:rsidR="00CA4EEF" w:rsidRPr="000031D1" w:rsidRDefault="00CA4EE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boiga</w:t>
            </w:r>
            <w:proofErr w:type="spellEnd"/>
          </w:p>
        </w:tc>
        <w:tc>
          <w:tcPr>
            <w:tcW w:w="2130" w:type="dxa"/>
            <w:vAlign w:val="center"/>
          </w:tcPr>
          <w:p w14:paraId="6CAA648A" w14:textId="5CD800D7" w:rsidR="00CA4EEF" w:rsidRPr="00600D91" w:rsidRDefault="00CA4EE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333F88">
              <w:rPr>
                <w:rFonts w:ascii="Cambria" w:hAnsi="Cambria"/>
                <w:sz w:val="20"/>
                <w:szCs w:val="20"/>
              </w:rPr>
              <w:t>AF297085</w:t>
            </w:r>
          </w:p>
        </w:tc>
        <w:tc>
          <w:tcPr>
            <w:tcW w:w="268" w:type="dxa"/>
          </w:tcPr>
          <w:p w14:paraId="5FDFE0EA" w14:textId="77777777" w:rsidR="00CA4EEF" w:rsidRPr="000031D1" w:rsidRDefault="00CA4EE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AC468AB" w14:textId="4322AA3B" w:rsidR="00CA4EEF" w:rsidRPr="000031D1" w:rsidRDefault="00CA4EE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996</w:t>
            </w:r>
          </w:p>
        </w:tc>
        <w:tc>
          <w:tcPr>
            <w:tcW w:w="982" w:type="dxa"/>
          </w:tcPr>
          <w:p w14:paraId="4BF04508" w14:textId="1FD37A00" w:rsidR="00CA4EEF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5B9526BC" w14:textId="212778EE" w:rsidR="00CA4EEF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9</w:t>
            </w:r>
          </w:p>
        </w:tc>
      </w:tr>
      <w:tr w:rsidR="00E463FB" w:rsidRPr="000031D1" w14:paraId="061E87CE" w14:textId="0FD7AFDA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74FC814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1ABB4B4F" w14:textId="47D83C76" w:rsidR="002751A5" w:rsidRPr="000031D1" w:rsidRDefault="00AC186B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anis</w:t>
            </w:r>
            <w:proofErr w:type="spellEnd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lupus </w:t>
            </w: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familiaris</w:t>
            </w:r>
            <w:proofErr w:type="spellEnd"/>
          </w:p>
        </w:tc>
        <w:tc>
          <w:tcPr>
            <w:tcW w:w="2676" w:type="dxa"/>
            <w:vAlign w:val="center"/>
          </w:tcPr>
          <w:p w14:paraId="1E44D757" w14:textId="4D945D3F" w:rsidR="002751A5" w:rsidRPr="00D6374E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anis</w:t>
            </w:r>
            <w:proofErr w:type="spellEnd"/>
          </w:p>
        </w:tc>
        <w:tc>
          <w:tcPr>
            <w:tcW w:w="2130" w:type="dxa"/>
            <w:vAlign w:val="center"/>
          </w:tcPr>
          <w:p w14:paraId="5205DC93" w14:textId="4FCA26AF" w:rsidR="002751A5" w:rsidRPr="00292C3F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MH615006</w:t>
            </w:r>
          </w:p>
        </w:tc>
        <w:tc>
          <w:tcPr>
            <w:tcW w:w="268" w:type="dxa"/>
          </w:tcPr>
          <w:p w14:paraId="6025A3E9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51944A3F" w14:textId="44C31668" w:rsidR="002751A5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16</w:t>
            </w:r>
          </w:p>
        </w:tc>
        <w:tc>
          <w:tcPr>
            <w:tcW w:w="982" w:type="dxa"/>
          </w:tcPr>
          <w:p w14:paraId="10A88D8F" w14:textId="22063712" w:rsidR="002751A5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608203F4" w14:textId="6863C607" w:rsidR="002751A5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7821EED1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600516E9" w14:textId="77777777" w:rsidR="00E463FB" w:rsidRPr="000031D1" w:rsidRDefault="00E463FB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3E4CE361" w14:textId="0A64E61A" w:rsidR="00E463FB" w:rsidRPr="000031D1" w:rsidRDefault="00E463FB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Elaphe </w:t>
            </w: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arinata</w:t>
            </w:r>
            <w:proofErr w:type="spellEnd"/>
          </w:p>
        </w:tc>
        <w:tc>
          <w:tcPr>
            <w:tcW w:w="2676" w:type="dxa"/>
            <w:vAlign w:val="center"/>
          </w:tcPr>
          <w:p w14:paraId="26BBC7F2" w14:textId="4B364655" w:rsidR="00E463FB" w:rsidRPr="000031D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patozoon </w:t>
            </w:r>
            <w:r w:rsidRPr="000B54AA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130" w:type="dxa"/>
            <w:vAlign w:val="center"/>
          </w:tcPr>
          <w:p w14:paraId="0CF2623D" w14:textId="3B85E141" w:rsidR="00E463FB" w:rsidRPr="00292C3F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KF939620</w:t>
            </w:r>
          </w:p>
        </w:tc>
        <w:tc>
          <w:tcPr>
            <w:tcW w:w="268" w:type="dxa"/>
          </w:tcPr>
          <w:p w14:paraId="49AF7109" w14:textId="77777777" w:rsidR="00E463FB" w:rsidRPr="000031D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A904CEB" w14:textId="6B70554D" w:rsidR="00E463FB" w:rsidRPr="000031D1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70</w:t>
            </w:r>
          </w:p>
        </w:tc>
        <w:tc>
          <w:tcPr>
            <w:tcW w:w="982" w:type="dxa"/>
          </w:tcPr>
          <w:p w14:paraId="3CE3CDBB" w14:textId="4D36BEF7" w:rsidR="00E463FB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88</w:t>
            </w:r>
          </w:p>
        </w:tc>
        <w:tc>
          <w:tcPr>
            <w:tcW w:w="951" w:type="dxa"/>
          </w:tcPr>
          <w:p w14:paraId="0A584A2A" w14:textId="1E75FDCF" w:rsidR="00E463FB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0B54AA" w:rsidRPr="000031D1" w14:paraId="64B1DB05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8240488" w14:textId="77777777" w:rsidR="00AF68C1" w:rsidRPr="000031D1" w:rsidRDefault="00AF68C1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68CE7F5E" w14:textId="45049229" w:rsidR="00AF68C1" w:rsidRPr="000031D1" w:rsidRDefault="00AF68C1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Martes </w:t>
            </w:r>
            <w:proofErr w:type="spellStart"/>
            <w:r w:rsidRPr="00AF68C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artes</w:t>
            </w:r>
            <w:proofErr w:type="spellEnd"/>
          </w:p>
        </w:tc>
        <w:tc>
          <w:tcPr>
            <w:tcW w:w="2676" w:type="dxa"/>
            <w:vAlign w:val="center"/>
          </w:tcPr>
          <w:p w14:paraId="54F91F31" w14:textId="523614A2" w:rsidR="00AF68C1" w:rsidRPr="000031D1" w:rsidRDefault="00AF68C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patozoon 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rten</w:t>
            </w:r>
          </w:p>
        </w:tc>
        <w:tc>
          <w:tcPr>
            <w:tcW w:w="2130" w:type="dxa"/>
            <w:vAlign w:val="center"/>
          </w:tcPr>
          <w:p w14:paraId="742E747D" w14:textId="25E5114D" w:rsidR="00AF68C1" w:rsidRPr="00292C3F" w:rsidRDefault="00AF68C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EF222257</w:t>
            </w:r>
          </w:p>
        </w:tc>
        <w:tc>
          <w:tcPr>
            <w:tcW w:w="268" w:type="dxa"/>
          </w:tcPr>
          <w:p w14:paraId="3537C982" w14:textId="77777777" w:rsidR="00AF68C1" w:rsidRPr="000031D1" w:rsidRDefault="00AF68C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83A61DC" w14:textId="3D9EF743" w:rsidR="00AF68C1" w:rsidRPr="000031D1" w:rsidRDefault="00AF68C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57</w:t>
            </w:r>
          </w:p>
        </w:tc>
        <w:tc>
          <w:tcPr>
            <w:tcW w:w="982" w:type="dxa"/>
          </w:tcPr>
          <w:p w14:paraId="32C90266" w14:textId="5DA507A1" w:rsidR="00AF68C1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646DD5D9" w14:textId="6CF9A783" w:rsidR="00AF68C1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0B54AA" w:rsidRPr="00F8611A" w14:paraId="37E8ED3D" w14:textId="77777777" w:rsidTr="00326FD8">
        <w:trPr>
          <w:trHeight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085125E" w14:textId="77777777" w:rsidR="00DC7009" w:rsidRPr="000031D1" w:rsidRDefault="00DC7009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1C1E7CD6" w14:textId="4FE4F7A9" w:rsidR="00DC7009" w:rsidRPr="00B064AF" w:rsidRDefault="00DC7009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Abrothrix</w:t>
            </w:r>
            <w:proofErr w:type="spellEnd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olivaceus</w:t>
            </w:r>
            <w:proofErr w:type="spellEnd"/>
          </w:p>
        </w:tc>
        <w:tc>
          <w:tcPr>
            <w:tcW w:w="2676" w:type="dxa"/>
            <w:vAlign w:val="center"/>
          </w:tcPr>
          <w:p w14:paraId="58A7EBAB" w14:textId="548996CC" w:rsidR="00DC7009" w:rsidRPr="000B54AA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3D08D55D" w14:textId="17D40538" w:rsidR="00DC7009" w:rsidRPr="00292C3F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FJ719817</w:t>
            </w:r>
          </w:p>
        </w:tc>
        <w:tc>
          <w:tcPr>
            <w:tcW w:w="268" w:type="dxa"/>
          </w:tcPr>
          <w:p w14:paraId="16EE2D40" w14:textId="77777777" w:rsidR="00DC7009" w:rsidRPr="00B064AF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4A4AA945" w14:textId="4546C4F6" w:rsidR="00DC7009" w:rsidRPr="00B064AF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38</w:t>
            </w:r>
          </w:p>
        </w:tc>
        <w:tc>
          <w:tcPr>
            <w:tcW w:w="982" w:type="dxa"/>
          </w:tcPr>
          <w:p w14:paraId="2D4C9EAC" w14:textId="54DF39C2" w:rsidR="00DC7009" w:rsidRPr="00B064AF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6F7007D2" w14:textId="5DCB560E" w:rsidR="00DC7009" w:rsidRPr="00B064AF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0B54AA" w:rsidRPr="00F8611A" w14:paraId="28FAF05E" w14:textId="77777777" w:rsidTr="00326FD8">
        <w:trPr>
          <w:trHeight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F4D7A57" w14:textId="77777777" w:rsidR="00E463FB" w:rsidRPr="000031D1" w:rsidRDefault="00E463FB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1A5B311A" w14:textId="227335B2" w:rsidR="00E463FB" w:rsidRPr="00B064AF" w:rsidRDefault="00E463FB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Podarcis</w:t>
            </w:r>
            <w:proofErr w:type="spellEnd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bocagei</w:t>
            </w:r>
            <w:proofErr w:type="spellEnd"/>
          </w:p>
        </w:tc>
        <w:tc>
          <w:tcPr>
            <w:tcW w:w="2676" w:type="dxa"/>
            <w:vAlign w:val="center"/>
          </w:tcPr>
          <w:p w14:paraId="37776F96" w14:textId="48AAFAED" w:rsidR="00E463FB" w:rsidRPr="000031D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7C00AFB8" w14:textId="38D2650B" w:rsidR="00E463FB" w:rsidRPr="00292C3F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JX531954</w:t>
            </w:r>
          </w:p>
        </w:tc>
        <w:tc>
          <w:tcPr>
            <w:tcW w:w="268" w:type="dxa"/>
          </w:tcPr>
          <w:p w14:paraId="41622B11" w14:textId="77777777" w:rsidR="00E463FB" w:rsidRPr="00B064AF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E1B0384" w14:textId="464B57B5" w:rsidR="00E463FB" w:rsidRPr="00B064AF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65</w:t>
            </w:r>
          </w:p>
        </w:tc>
        <w:tc>
          <w:tcPr>
            <w:tcW w:w="982" w:type="dxa"/>
          </w:tcPr>
          <w:p w14:paraId="1D62BEB7" w14:textId="2EF29D9F" w:rsidR="00E463FB" w:rsidRPr="00B064AF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41</w:t>
            </w:r>
          </w:p>
        </w:tc>
        <w:tc>
          <w:tcPr>
            <w:tcW w:w="951" w:type="dxa"/>
          </w:tcPr>
          <w:p w14:paraId="703B2B59" w14:textId="0BD9ED9E" w:rsidR="00E463FB" w:rsidRPr="00B064AF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F8611A" w14:paraId="20703B75" w14:textId="76DE8599" w:rsidTr="00326FD8">
        <w:trPr>
          <w:trHeight w:val="5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C4CA82D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03DCA4FC" w14:textId="193AD787" w:rsidR="002751A5" w:rsidRPr="000031D1" w:rsidRDefault="00DB68ED" w:rsidP="00D82CC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r>
              <w:t xml:space="preserve"> </w:t>
            </w:r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Caiman </w:t>
            </w:r>
            <w:proofErr w:type="spellStart"/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rocodilus</w:t>
            </w:r>
            <w:proofErr w:type="spellEnd"/>
          </w:p>
        </w:tc>
        <w:tc>
          <w:tcPr>
            <w:tcW w:w="2676" w:type="dxa"/>
            <w:vAlign w:val="center"/>
          </w:tcPr>
          <w:p w14:paraId="42B21AD5" w14:textId="01423189" w:rsidR="002751A5" w:rsidRPr="000031D1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45BC3B90" w14:textId="637317E8" w:rsidR="002751A5" w:rsidRPr="00292C3F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333F88">
              <w:rPr>
                <w:rFonts w:ascii="Cambria" w:hAnsi="Cambria"/>
                <w:sz w:val="20"/>
                <w:szCs w:val="20"/>
              </w:rPr>
              <w:t xml:space="preserve"> </w:t>
            </w: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MW246123</w:t>
            </w:r>
          </w:p>
        </w:tc>
        <w:tc>
          <w:tcPr>
            <w:tcW w:w="268" w:type="dxa"/>
          </w:tcPr>
          <w:p w14:paraId="7ADC6305" w14:textId="77777777" w:rsidR="002751A5" w:rsidRPr="00B064A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07B7FAB" w14:textId="5801AB2B" w:rsidR="002751A5" w:rsidRPr="00B064AF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94</w:t>
            </w:r>
          </w:p>
        </w:tc>
        <w:tc>
          <w:tcPr>
            <w:tcW w:w="982" w:type="dxa"/>
          </w:tcPr>
          <w:p w14:paraId="405FC7AE" w14:textId="563F6196" w:rsidR="002751A5" w:rsidRPr="00B064AF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51B8363E" w14:textId="229574FE" w:rsidR="002751A5" w:rsidRPr="00B064AF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5D02DE98" w14:textId="2305C583" w:rsidTr="00326F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CA5B6D2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4C635C6C" w14:textId="437321AC" w:rsidR="002751A5" w:rsidRPr="000031D1" w:rsidRDefault="00E463FB" w:rsidP="00D82CC4">
            <w:pPr>
              <w:spacing w:before="120" w:after="12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  <w:lang w:eastAsia="es-ES"/>
              </w:rPr>
            </w:pP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Cerdocyon</w:t>
            </w:r>
            <w:proofErr w:type="spellEnd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thous</w:t>
            </w:r>
            <w:proofErr w:type="spellEnd"/>
          </w:p>
        </w:tc>
        <w:tc>
          <w:tcPr>
            <w:tcW w:w="2676" w:type="dxa"/>
            <w:vAlign w:val="center"/>
          </w:tcPr>
          <w:p w14:paraId="1ADD75AD" w14:textId="453386E3" w:rsidR="002751A5" w:rsidRPr="00D6374E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 w:rsidR="00E463FB"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 w:rsidR="00E463FB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3CF82A8A" w14:textId="4B2D2A38" w:rsidR="002751A5" w:rsidRPr="000B54AA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B54AA">
              <w:rPr>
                <w:rFonts w:ascii="Cambria" w:hAnsi="Cambria"/>
                <w:sz w:val="20"/>
                <w:szCs w:val="20"/>
              </w:rPr>
              <w:t>KC127679</w:t>
            </w:r>
          </w:p>
        </w:tc>
        <w:tc>
          <w:tcPr>
            <w:tcW w:w="268" w:type="dxa"/>
          </w:tcPr>
          <w:p w14:paraId="01FAD496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56F5086" w14:textId="562FAE08" w:rsidR="002751A5" w:rsidRPr="000031D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28</w:t>
            </w:r>
          </w:p>
        </w:tc>
        <w:tc>
          <w:tcPr>
            <w:tcW w:w="982" w:type="dxa"/>
          </w:tcPr>
          <w:p w14:paraId="7BACC34D" w14:textId="79483707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798</w:t>
            </w:r>
          </w:p>
        </w:tc>
        <w:tc>
          <w:tcPr>
            <w:tcW w:w="951" w:type="dxa"/>
          </w:tcPr>
          <w:p w14:paraId="2F76F607" w14:textId="753391BF" w:rsidR="002751A5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600</w:t>
            </w:r>
          </w:p>
        </w:tc>
      </w:tr>
      <w:tr w:rsidR="00E463FB" w:rsidRPr="000031D1" w14:paraId="79B32AC1" w14:textId="01C9304E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2224329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77762DA" w14:textId="1EB99564" w:rsidR="002751A5" w:rsidRPr="000031D1" w:rsidRDefault="00DC7009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Panthera </w:t>
            </w:r>
            <w:proofErr w:type="spellStart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tigris</w:t>
            </w:r>
            <w:proofErr w:type="spellEnd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C700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tigris</w:t>
            </w:r>
            <w:proofErr w:type="spellEnd"/>
          </w:p>
        </w:tc>
        <w:tc>
          <w:tcPr>
            <w:tcW w:w="2676" w:type="dxa"/>
            <w:vAlign w:val="center"/>
          </w:tcPr>
          <w:p w14:paraId="0A17E857" w14:textId="50A4D825" w:rsidR="002751A5" w:rsidRPr="00D6374E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 felis</w:t>
            </w:r>
          </w:p>
        </w:tc>
        <w:tc>
          <w:tcPr>
            <w:tcW w:w="2130" w:type="dxa"/>
            <w:vAlign w:val="center"/>
          </w:tcPr>
          <w:p w14:paraId="52390C59" w14:textId="5F04F3D5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E719FB">
              <w:rPr>
                <w:rFonts w:ascii="Cambria" w:hAnsi="Cambria"/>
                <w:color w:val="000000" w:themeColor="text1"/>
                <w:sz w:val="20"/>
                <w:szCs w:val="20"/>
              </w:rPr>
              <w:t>HQ829446</w:t>
            </w:r>
          </w:p>
        </w:tc>
        <w:tc>
          <w:tcPr>
            <w:tcW w:w="268" w:type="dxa"/>
          </w:tcPr>
          <w:p w14:paraId="172493E5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D91A28F" w14:textId="7CD484FB" w:rsidR="002751A5" w:rsidRPr="000031D1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94</w:t>
            </w:r>
          </w:p>
        </w:tc>
        <w:tc>
          <w:tcPr>
            <w:tcW w:w="982" w:type="dxa"/>
          </w:tcPr>
          <w:p w14:paraId="3BF04344" w14:textId="43C2F2B4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831</w:t>
            </w:r>
          </w:p>
        </w:tc>
        <w:tc>
          <w:tcPr>
            <w:tcW w:w="951" w:type="dxa"/>
          </w:tcPr>
          <w:p w14:paraId="1E4ED7EF" w14:textId="75A69901" w:rsidR="002751A5" w:rsidRPr="000031D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719FB" w:rsidRPr="000031D1" w14:paraId="6DF94735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6B16C87E" w14:textId="77777777" w:rsidR="00E719FB" w:rsidRPr="005B28B6" w:rsidRDefault="00E719FB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64166BED" w14:textId="3724CCBF" w:rsidR="00E719FB" w:rsidRPr="00B56413" w:rsidRDefault="00E719FB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E719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midactylus </w:t>
            </w:r>
            <w:proofErr w:type="spellStart"/>
            <w:r w:rsidRPr="00E719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bouia</w:t>
            </w:r>
            <w:proofErr w:type="spellEnd"/>
          </w:p>
        </w:tc>
        <w:tc>
          <w:tcPr>
            <w:tcW w:w="2676" w:type="dxa"/>
            <w:vAlign w:val="center"/>
          </w:tcPr>
          <w:p w14:paraId="4B376180" w14:textId="6F0913D7" w:rsidR="00E719FB" w:rsidRPr="00B56413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26A455C0" w14:textId="5EF7B693" w:rsidR="00E719FB" w:rsidRPr="00AF14DD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B54AA">
              <w:rPr>
                <w:rFonts w:ascii="Cambria" w:hAnsi="Cambria"/>
                <w:sz w:val="20"/>
                <w:szCs w:val="20"/>
              </w:rPr>
              <w:t>KM234615</w:t>
            </w:r>
          </w:p>
        </w:tc>
        <w:tc>
          <w:tcPr>
            <w:tcW w:w="268" w:type="dxa"/>
          </w:tcPr>
          <w:p w14:paraId="097A6FF5" w14:textId="77777777" w:rsidR="00E719FB" w:rsidRPr="00B56413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925CF3D" w14:textId="110A3AA2" w:rsidR="00E719FB" w:rsidRPr="00B56413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56</w:t>
            </w:r>
          </w:p>
        </w:tc>
        <w:tc>
          <w:tcPr>
            <w:tcW w:w="982" w:type="dxa"/>
          </w:tcPr>
          <w:p w14:paraId="7A8C2AB4" w14:textId="26053944" w:rsidR="00E719FB" w:rsidRPr="00B56413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29</w:t>
            </w:r>
          </w:p>
        </w:tc>
        <w:tc>
          <w:tcPr>
            <w:tcW w:w="951" w:type="dxa"/>
          </w:tcPr>
          <w:p w14:paraId="6E4F2988" w14:textId="67326635" w:rsidR="00E719FB" w:rsidRPr="00B56413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6220FE25" w14:textId="51BEBD1F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697C20D4" w14:textId="77777777" w:rsidR="002751A5" w:rsidRPr="005B28B6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5A044273" w14:textId="66D26522" w:rsidR="002751A5" w:rsidRPr="00B4159B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Felis</w:t>
            </w:r>
            <w:proofErr w:type="spellEnd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lvestris</w:t>
            </w:r>
            <w:proofErr w:type="spellEnd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lvestris</w:t>
            </w:r>
            <w:proofErr w:type="spellEnd"/>
          </w:p>
        </w:tc>
        <w:tc>
          <w:tcPr>
            <w:tcW w:w="2676" w:type="dxa"/>
            <w:vAlign w:val="center"/>
          </w:tcPr>
          <w:p w14:paraId="70762305" w14:textId="5C0B1DE6" w:rsidR="002751A5" w:rsidRPr="00745D65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56413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lvestris</w:t>
            </w:r>
            <w:proofErr w:type="spellEnd"/>
          </w:p>
        </w:tc>
        <w:tc>
          <w:tcPr>
            <w:tcW w:w="2130" w:type="dxa"/>
            <w:vAlign w:val="center"/>
          </w:tcPr>
          <w:p w14:paraId="7F2A7092" w14:textId="77777777" w:rsidR="002751A5" w:rsidRPr="00B4159B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B56413">
              <w:rPr>
                <w:rFonts w:ascii="Cambria" w:hAnsi="Cambria"/>
                <w:color w:val="000000" w:themeColor="text1"/>
                <w:sz w:val="20"/>
                <w:szCs w:val="20"/>
              </w:rPr>
              <w:t>KX757032</w:t>
            </w:r>
          </w:p>
        </w:tc>
        <w:tc>
          <w:tcPr>
            <w:tcW w:w="268" w:type="dxa"/>
          </w:tcPr>
          <w:p w14:paraId="4E117C4D" w14:textId="77777777" w:rsidR="002751A5" w:rsidRPr="00B56413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C5977CE" w14:textId="4B63193E" w:rsidR="002751A5" w:rsidRPr="00B56413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69</w:t>
            </w:r>
          </w:p>
        </w:tc>
        <w:tc>
          <w:tcPr>
            <w:tcW w:w="982" w:type="dxa"/>
          </w:tcPr>
          <w:p w14:paraId="4C2082C8" w14:textId="41A76A7F" w:rsidR="002751A5" w:rsidRPr="00B56413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35</w:t>
            </w:r>
          </w:p>
        </w:tc>
        <w:tc>
          <w:tcPr>
            <w:tcW w:w="951" w:type="dxa"/>
          </w:tcPr>
          <w:p w14:paraId="1D6A422E" w14:textId="5F5679D2" w:rsidR="002751A5" w:rsidRPr="00B56413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93</w:t>
            </w:r>
          </w:p>
        </w:tc>
      </w:tr>
      <w:tr w:rsidR="00E463FB" w:rsidRPr="000031D1" w14:paraId="56762CFC" w14:textId="54C52084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773416F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6BA1FF63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Sus </w:t>
            </w: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crofa</w:t>
            </w:r>
            <w:proofErr w:type="spellEnd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leucomystax</w:t>
            </w:r>
            <w:proofErr w:type="spellEnd"/>
          </w:p>
        </w:tc>
        <w:tc>
          <w:tcPr>
            <w:tcW w:w="2676" w:type="dxa"/>
            <w:vAlign w:val="center"/>
          </w:tcPr>
          <w:p w14:paraId="40CF5E6B" w14:textId="3186F37F" w:rsidR="002751A5" w:rsidRPr="00D1365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1365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pri</w:t>
            </w:r>
            <w:proofErr w:type="spellEnd"/>
          </w:p>
        </w:tc>
        <w:tc>
          <w:tcPr>
            <w:tcW w:w="2130" w:type="dxa"/>
            <w:vAlign w:val="center"/>
          </w:tcPr>
          <w:p w14:paraId="6E66069C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D1365D">
              <w:rPr>
                <w:rFonts w:ascii="Cambria" w:hAnsi="Cambria"/>
                <w:color w:val="000000" w:themeColor="text1"/>
                <w:sz w:val="20"/>
                <w:szCs w:val="20"/>
              </w:rPr>
              <w:t>LC314791</w:t>
            </w:r>
          </w:p>
        </w:tc>
        <w:tc>
          <w:tcPr>
            <w:tcW w:w="268" w:type="dxa"/>
          </w:tcPr>
          <w:p w14:paraId="04B80331" w14:textId="77777777" w:rsidR="002751A5" w:rsidRPr="00D1365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4FC19ED7" w14:textId="17FE216F" w:rsidR="002751A5" w:rsidRPr="00D1365D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07</w:t>
            </w:r>
          </w:p>
        </w:tc>
        <w:tc>
          <w:tcPr>
            <w:tcW w:w="982" w:type="dxa"/>
          </w:tcPr>
          <w:p w14:paraId="4E661994" w14:textId="4992613A" w:rsidR="002751A5" w:rsidRPr="00D1365D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30</w:t>
            </w:r>
          </w:p>
        </w:tc>
        <w:tc>
          <w:tcPr>
            <w:tcW w:w="951" w:type="dxa"/>
          </w:tcPr>
          <w:p w14:paraId="297D488A" w14:textId="6E21DB35" w:rsidR="002751A5" w:rsidRPr="00D1365D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50D62CDB" w14:textId="46548EC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EA89139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3D7EABB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rocyonis</w:t>
            </w:r>
            <w:proofErr w:type="spellEnd"/>
          </w:p>
        </w:tc>
        <w:tc>
          <w:tcPr>
            <w:tcW w:w="2676" w:type="dxa"/>
            <w:vAlign w:val="center"/>
          </w:tcPr>
          <w:p w14:paraId="3D54FC86" w14:textId="70E484BC" w:rsidR="002751A5" w:rsidRPr="00F85B2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Nasua</w:t>
            </w:r>
            <w:proofErr w:type="spellEnd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nasua</w:t>
            </w:r>
            <w:proofErr w:type="spellEnd"/>
          </w:p>
        </w:tc>
        <w:tc>
          <w:tcPr>
            <w:tcW w:w="2130" w:type="dxa"/>
            <w:vAlign w:val="center"/>
          </w:tcPr>
          <w:p w14:paraId="00686C70" w14:textId="21381B0B" w:rsidR="002751A5" w:rsidRPr="000031D1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892838">
              <w:rPr>
                <w:rFonts w:ascii="Cambria" w:hAnsi="Cambria"/>
                <w:color w:val="000000" w:themeColor="text1"/>
                <w:sz w:val="20"/>
                <w:szCs w:val="20"/>
              </w:rPr>
              <w:t>MF685409</w:t>
            </w:r>
          </w:p>
        </w:tc>
        <w:tc>
          <w:tcPr>
            <w:tcW w:w="268" w:type="dxa"/>
          </w:tcPr>
          <w:p w14:paraId="35120238" w14:textId="77777777" w:rsidR="002751A5" w:rsidRPr="00F85B2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1CDB5AEF" w14:textId="72DE6C77" w:rsidR="002751A5" w:rsidRPr="00F85B21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60</w:t>
            </w:r>
          </w:p>
        </w:tc>
        <w:tc>
          <w:tcPr>
            <w:tcW w:w="982" w:type="dxa"/>
          </w:tcPr>
          <w:p w14:paraId="3E91E2F9" w14:textId="03DD8A43" w:rsidR="002751A5" w:rsidRPr="00F85B2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15</w:t>
            </w:r>
          </w:p>
        </w:tc>
        <w:tc>
          <w:tcPr>
            <w:tcW w:w="951" w:type="dxa"/>
          </w:tcPr>
          <w:p w14:paraId="34F64E6C" w14:textId="20463EA8" w:rsidR="002751A5" w:rsidRPr="00F85B21" w:rsidRDefault="00CD388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72D6761C" w14:textId="682B4ED0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383B077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2E159614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72223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yperolius</w:t>
            </w:r>
            <w:proofErr w:type="spellEnd"/>
            <w:r w:rsidRPr="0072223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72223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rmoratus</w:t>
            </w:r>
            <w:proofErr w:type="spellEnd"/>
          </w:p>
        </w:tc>
        <w:tc>
          <w:tcPr>
            <w:tcW w:w="2676" w:type="dxa"/>
            <w:vAlign w:val="center"/>
          </w:tcPr>
          <w:p w14:paraId="0D2B56BC" w14:textId="09C50DEC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t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ori</w:t>
            </w:r>
            <w:proofErr w:type="spellEnd"/>
          </w:p>
        </w:tc>
        <w:tc>
          <w:tcPr>
            <w:tcW w:w="2130" w:type="dxa"/>
            <w:vAlign w:val="center"/>
          </w:tcPr>
          <w:p w14:paraId="52AB1920" w14:textId="0072288D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72223C">
              <w:rPr>
                <w:rFonts w:ascii="Cambria" w:hAnsi="Cambria"/>
                <w:color w:val="000000" w:themeColor="text1"/>
                <w:sz w:val="20"/>
                <w:szCs w:val="20"/>
              </w:rPr>
              <w:t>MG04160</w:t>
            </w:r>
            <w:r w:rsidR="00892838">
              <w:rPr>
                <w:rFonts w:ascii="Cambria" w:hAnsi="Cambria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268" w:type="dxa"/>
          </w:tcPr>
          <w:p w14:paraId="0B1BF197" w14:textId="77777777" w:rsidR="002751A5" w:rsidRPr="0072223C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254931A" w14:textId="54D51172" w:rsidR="002751A5" w:rsidRPr="0072223C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40</w:t>
            </w:r>
          </w:p>
        </w:tc>
        <w:tc>
          <w:tcPr>
            <w:tcW w:w="982" w:type="dxa"/>
          </w:tcPr>
          <w:p w14:paraId="61A14164" w14:textId="0F381D02" w:rsidR="002751A5" w:rsidRPr="0072223C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607B69A3" w14:textId="14E057BD" w:rsidR="002751A5" w:rsidRPr="0072223C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75F9538" w14:textId="79907784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87E13E6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7CE1E9F" w14:textId="74E512C4" w:rsidR="002751A5" w:rsidRPr="000031D1" w:rsidRDefault="00AB59D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mietia</w:t>
            </w:r>
            <w:proofErr w:type="spellEnd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delalandii</w:t>
            </w:r>
            <w:proofErr w:type="spellEnd"/>
          </w:p>
        </w:tc>
        <w:tc>
          <w:tcPr>
            <w:tcW w:w="2676" w:type="dxa"/>
            <w:vAlign w:val="center"/>
          </w:tcPr>
          <w:p w14:paraId="097978DB" w14:textId="67B3C051" w:rsidR="002751A5" w:rsidRPr="00D1365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theileri</w:t>
            </w:r>
            <w:proofErr w:type="spellEnd"/>
          </w:p>
        </w:tc>
        <w:tc>
          <w:tcPr>
            <w:tcW w:w="2130" w:type="dxa"/>
            <w:vAlign w:val="center"/>
          </w:tcPr>
          <w:p w14:paraId="141E1ACA" w14:textId="17C8AC38" w:rsidR="002751A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B59D5">
              <w:rPr>
                <w:rFonts w:ascii="Cambria" w:hAnsi="Cambria"/>
                <w:color w:val="000000" w:themeColor="text1"/>
                <w:sz w:val="20"/>
                <w:szCs w:val="20"/>
              </w:rPr>
              <w:t>MG041605</w:t>
            </w:r>
          </w:p>
        </w:tc>
        <w:tc>
          <w:tcPr>
            <w:tcW w:w="268" w:type="dxa"/>
          </w:tcPr>
          <w:p w14:paraId="5DF0EF4D" w14:textId="77777777" w:rsidR="002751A5" w:rsidRPr="00D6117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5412CF9A" w14:textId="288F798E" w:rsidR="002751A5" w:rsidRPr="00D6117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73</w:t>
            </w:r>
          </w:p>
        </w:tc>
        <w:tc>
          <w:tcPr>
            <w:tcW w:w="982" w:type="dxa"/>
          </w:tcPr>
          <w:p w14:paraId="4C10ED53" w14:textId="17F3DE73" w:rsidR="002751A5" w:rsidRPr="00D6117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3645F2F9" w14:textId="3EA73419" w:rsidR="002751A5" w:rsidRPr="00D6117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51B8B14C" w14:textId="3487033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8EC6EB2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</w:p>
        </w:tc>
        <w:tc>
          <w:tcPr>
            <w:tcW w:w="3477" w:type="dxa"/>
            <w:vAlign w:val="center"/>
          </w:tcPr>
          <w:p w14:paraId="615F64F9" w14:textId="77777777" w:rsidR="002751A5" w:rsidRPr="000031D1" w:rsidRDefault="002751A5" w:rsidP="00D82C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Afrixalu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fornasini</w:t>
            </w:r>
            <w:proofErr w:type="spellEnd"/>
          </w:p>
        </w:tc>
        <w:tc>
          <w:tcPr>
            <w:tcW w:w="2676" w:type="dxa"/>
            <w:vAlign w:val="center"/>
          </w:tcPr>
          <w:p w14:paraId="23B19B25" w14:textId="75E5DC5B" w:rsidR="002751A5" w:rsidRPr="0072223C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 tenuis</w:t>
            </w:r>
          </w:p>
        </w:tc>
        <w:tc>
          <w:tcPr>
            <w:tcW w:w="2130" w:type="dxa"/>
            <w:vAlign w:val="center"/>
          </w:tcPr>
          <w:p w14:paraId="6F99A97D" w14:textId="088394F2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MG04159</w:t>
            </w:r>
            <w:r w:rsidR="00892838">
              <w:rPr>
                <w:rFonts w:ascii="Cambria" w:hAnsi="Cambria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268" w:type="dxa"/>
          </w:tcPr>
          <w:p w14:paraId="05F0F462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5A1124D" w14:textId="395D8C1D" w:rsidR="002751A5" w:rsidRPr="000031D1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01</w:t>
            </w:r>
          </w:p>
        </w:tc>
        <w:tc>
          <w:tcPr>
            <w:tcW w:w="982" w:type="dxa"/>
          </w:tcPr>
          <w:p w14:paraId="3F0E57DD" w14:textId="11FE4BF4" w:rsidR="002751A5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3A9316C5" w14:textId="3F8171C5" w:rsidR="002751A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3D286609" w14:textId="37DD497A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textDirection w:val="btLr"/>
            <w:vAlign w:val="center"/>
          </w:tcPr>
          <w:p w14:paraId="3576A3A0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237003FF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yperolius</w:t>
            </w:r>
            <w:proofErr w:type="spellEnd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F85B2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rmoratus</w:t>
            </w:r>
            <w:proofErr w:type="spellEnd"/>
          </w:p>
        </w:tc>
        <w:tc>
          <w:tcPr>
            <w:tcW w:w="2676" w:type="dxa"/>
            <w:vAlign w:val="center"/>
          </w:tcPr>
          <w:p w14:paraId="1B56236F" w14:textId="0E4395B5" w:rsidR="002751A5" w:rsidRPr="00F85B2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 involucrum</w:t>
            </w:r>
          </w:p>
        </w:tc>
        <w:tc>
          <w:tcPr>
            <w:tcW w:w="2130" w:type="dxa"/>
            <w:vAlign w:val="center"/>
          </w:tcPr>
          <w:p w14:paraId="529A0BFA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F85B21">
              <w:rPr>
                <w:rFonts w:ascii="Cambria" w:hAnsi="Cambria"/>
                <w:color w:val="000000" w:themeColor="text1"/>
                <w:sz w:val="20"/>
                <w:szCs w:val="20"/>
              </w:rPr>
              <w:t>MG041591</w:t>
            </w:r>
          </w:p>
        </w:tc>
        <w:tc>
          <w:tcPr>
            <w:tcW w:w="268" w:type="dxa"/>
          </w:tcPr>
          <w:p w14:paraId="20BD4848" w14:textId="77777777" w:rsidR="002751A5" w:rsidRPr="00F85B2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405670B" w14:textId="102308F0" w:rsidR="002751A5" w:rsidRPr="00F85B21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58</w:t>
            </w:r>
          </w:p>
        </w:tc>
        <w:tc>
          <w:tcPr>
            <w:tcW w:w="982" w:type="dxa"/>
          </w:tcPr>
          <w:p w14:paraId="4E1DAF4A" w14:textId="777E9D44" w:rsidR="002751A5" w:rsidRPr="00F85B2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3F5892DB" w14:textId="3DEE4406" w:rsidR="002751A5" w:rsidRPr="00F85B2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AB59D5" w:rsidRPr="00F8611A" w14:paraId="1F96EBB3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8F7C1EC" w14:textId="77777777" w:rsidR="00AB59D5" w:rsidRPr="000031D1" w:rsidRDefault="00AB59D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63D75B2A" w14:textId="4EEA8F3D" w:rsidR="00AB59D5" w:rsidRPr="000031D1" w:rsidRDefault="00AB59D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tenosaura</w:t>
            </w:r>
            <w:proofErr w:type="spellEnd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ectinata</w:t>
            </w:r>
            <w:proofErr w:type="spellEnd"/>
          </w:p>
        </w:tc>
        <w:tc>
          <w:tcPr>
            <w:tcW w:w="2676" w:type="dxa"/>
            <w:vAlign w:val="center"/>
          </w:tcPr>
          <w:p w14:paraId="57D151B1" w14:textId="5231E3B2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1437E1AC" w14:textId="2CBC412F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B59D5">
              <w:rPr>
                <w:rFonts w:ascii="Cambria" w:hAnsi="Cambria"/>
                <w:color w:val="000000" w:themeColor="text1"/>
                <w:sz w:val="20"/>
                <w:szCs w:val="20"/>
              </w:rPr>
              <w:t>MG456821</w:t>
            </w:r>
          </w:p>
        </w:tc>
        <w:tc>
          <w:tcPr>
            <w:tcW w:w="268" w:type="dxa"/>
          </w:tcPr>
          <w:p w14:paraId="3ED94C51" w14:textId="77777777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151882F" w14:textId="57B1BCC8" w:rsidR="00AB59D5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09</w:t>
            </w:r>
          </w:p>
        </w:tc>
        <w:tc>
          <w:tcPr>
            <w:tcW w:w="982" w:type="dxa"/>
          </w:tcPr>
          <w:p w14:paraId="1FE234DD" w14:textId="61E1DCA7" w:rsidR="00AB59D5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89</w:t>
            </w:r>
          </w:p>
        </w:tc>
        <w:tc>
          <w:tcPr>
            <w:tcW w:w="951" w:type="dxa"/>
          </w:tcPr>
          <w:p w14:paraId="4412C831" w14:textId="4CDEE532" w:rsidR="00AB59D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AB59D5" w:rsidRPr="00F8611A" w14:paraId="12561BDA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BE5A1AF" w14:textId="77777777" w:rsidR="00AB59D5" w:rsidRPr="000031D1" w:rsidRDefault="00AB59D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378A3E6" w14:textId="156B3495" w:rsidR="00AB59D5" w:rsidRPr="000031D1" w:rsidRDefault="00AB59D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auromalus</w:t>
            </w:r>
            <w:proofErr w:type="spellEnd"/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0B54AA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Pr="00AB59D5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676" w:type="dxa"/>
            <w:vAlign w:val="center"/>
          </w:tcPr>
          <w:p w14:paraId="1634628F" w14:textId="60D8A7F1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72B5BDAC" w14:textId="280791F0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B59D5">
              <w:rPr>
                <w:rFonts w:ascii="Cambria" w:hAnsi="Cambria"/>
                <w:color w:val="000000" w:themeColor="text1"/>
                <w:sz w:val="20"/>
                <w:szCs w:val="20"/>
              </w:rPr>
              <w:t>MG45682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268" w:type="dxa"/>
          </w:tcPr>
          <w:p w14:paraId="413A5264" w14:textId="77777777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577972C" w14:textId="1D9CCEC1" w:rsidR="00AB59D5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11</w:t>
            </w:r>
          </w:p>
        </w:tc>
        <w:tc>
          <w:tcPr>
            <w:tcW w:w="982" w:type="dxa"/>
          </w:tcPr>
          <w:p w14:paraId="07EF72D1" w14:textId="34E7D65D" w:rsidR="00AB59D5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89</w:t>
            </w:r>
          </w:p>
        </w:tc>
        <w:tc>
          <w:tcPr>
            <w:tcW w:w="951" w:type="dxa"/>
          </w:tcPr>
          <w:p w14:paraId="08146AE9" w14:textId="116FED9D" w:rsidR="00AB59D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6</w:t>
            </w:r>
          </w:p>
        </w:tc>
      </w:tr>
      <w:tr w:rsidR="00AB59D5" w:rsidRPr="00F8611A" w14:paraId="3567C7DB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73763452" w14:textId="77777777" w:rsidR="00AB59D5" w:rsidRPr="000031D1" w:rsidRDefault="00AB59D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8C225C1" w14:textId="7CEA108C" w:rsidR="00AB59D5" w:rsidRPr="000031D1" w:rsidRDefault="00A5794C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loderma </w:t>
            </w:r>
            <w:proofErr w:type="spellStart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orridum</w:t>
            </w:r>
            <w:proofErr w:type="spellEnd"/>
          </w:p>
        </w:tc>
        <w:tc>
          <w:tcPr>
            <w:tcW w:w="2676" w:type="dxa"/>
            <w:vAlign w:val="center"/>
          </w:tcPr>
          <w:p w14:paraId="6B2F093E" w14:textId="03B94214" w:rsidR="00AB59D5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06828F34" w14:textId="29F2B5C8" w:rsidR="00AB59D5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color w:val="000000" w:themeColor="text1"/>
                <w:sz w:val="20"/>
                <w:szCs w:val="20"/>
              </w:rPr>
              <w:t>MG456823</w:t>
            </w:r>
          </w:p>
        </w:tc>
        <w:tc>
          <w:tcPr>
            <w:tcW w:w="268" w:type="dxa"/>
          </w:tcPr>
          <w:p w14:paraId="59BC8525" w14:textId="77777777" w:rsidR="00AB59D5" w:rsidRPr="000031D1" w:rsidRDefault="00AB59D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04CD2AE" w14:textId="27856E15" w:rsidR="00AB59D5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color w:val="000000" w:themeColor="text1"/>
                <w:sz w:val="20"/>
                <w:szCs w:val="20"/>
              </w:rPr>
              <w:t>1378</w:t>
            </w:r>
          </w:p>
        </w:tc>
        <w:tc>
          <w:tcPr>
            <w:tcW w:w="982" w:type="dxa"/>
          </w:tcPr>
          <w:p w14:paraId="0E3B28D1" w14:textId="092EB03C" w:rsidR="00AB59D5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89</w:t>
            </w:r>
          </w:p>
        </w:tc>
        <w:tc>
          <w:tcPr>
            <w:tcW w:w="951" w:type="dxa"/>
          </w:tcPr>
          <w:p w14:paraId="0E9997F8" w14:textId="349AEF53" w:rsidR="00AB59D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A5794C" w:rsidRPr="00F8611A" w14:paraId="33FDAE0E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7C1D89A4" w14:textId="77777777" w:rsidR="00A5794C" w:rsidRPr="000031D1" w:rsidRDefault="00A5794C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436526A" w14:textId="4F8D5A98" w:rsidR="00A5794C" w:rsidRPr="000031D1" w:rsidRDefault="00A5794C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aemaphysalis</w:t>
            </w:r>
            <w:proofErr w:type="spellEnd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bancrofti</w:t>
            </w:r>
            <w:proofErr w:type="spellEnd"/>
          </w:p>
        </w:tc>
        <w:tc>
          <w:tcPr>
            <w:tcW w:w="2676" w:type="dxa"/>
            <w:vAlign w:val="center"/>
          </w:tcPr>
          <w:p w14:paraId="03046D7A" w14:textId="1A71EC21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proofErr w:type="spellStart"/>
            <w:r w:rsidRPr="000B54AA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ewingi</w:t>
            </w:r>
            <w:proofErr w:type="spellEnd"/>
          </w:p>
        </w:tc>
        <w:tc>
          <w:tcPr>
            <w:tcW w:w="2130" w:type="dxa"/>
            <w:vAlign w:val="center"/>
          </w:tcPr>
          <w:p w14:paraId="5BE880F0" w14:textId="6BE00216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color w:val="000000" w:themeColor="text1"/>
                <w:sz w:val="20"/>
                <w:szCs w:val="20"/>
              </w:rPr>
              <w:t>MG593275</w:t>
            </w:r>
          </w:p>
        </w:tc>
        <w:tc>
          <w:tcPr>
            <w:tcW w:w="268" w:type="dxa"/>
          </w:tcPr>
          <w:p w14:paraId="01A76A0F" w14:textId="77777777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E9C7707" w14:textId="5CB21129" w:rsidR="00A5794C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color w:val="000000" w:themeColor="text1"/>
                <w:sz w:val="20"/>
                <w:szCs w:val="20"/>
              </w:rPr>
              <w:t>1680</w:t>
            </w:r>
          </w:p>
        </w:tc>
        <w:tc>
          <w:tcPr>
            <w:tcW w:w="982" w:type="dxa"/>
          </w:tcPr>
          <w:p w14:paraId="238EF627" w14:textId="5AF17F5E" w:rsidR="00A5794C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27</w:t>
            </w:r>
          </w:p>
        </w:tc>
        <w:tc>
          <w:tcPr>
            <w:tcW w:w="951" w:type="dxa"/>
          </w:tcPr>
          <w:p w14:paraId="3E85F465" w14:textId="0D76A31E" w:rsidR="00A5794C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A5794C" w:rsidRPr="00F8611A" w14:paraId="56F2A810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56F53B8" w14:textId="77777777" w:rsidR="00A5794C" w:rsidRPr="000031D1" w:rsidRDefault="00A5794C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5AEB85BF" w14:textId="22367C87" w:rsidR="00A5794C" w:rsidRPr="000031D1" w:rsidRDefault="00A5794C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Gallotia</w:t>
            </w:r>
            <w:proofErr w:type="spellEnd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5794C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galloti</w:t>
            </w:r>
            <w:proofErr w:type="spellEnd"/>
          </w:p>
        </w:tc>
        <w:tc>
          <w:tcPr>
            <w:tcW w:w="2676" w:type="dxa"/>
            <w:vAlign w:val="center"/>
          </w:tcPr>
          <w:p w14:paraId="1876CA4E" w14:textId="6657B9CD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203BC49D" w14:textId="5AF81A62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5794C">
              <w:rPr>
                <w:rFonts w:ascii="Cambria" w:hAnsi="Cambria"/>
                <w:color w:val="000000" w:themeColor="text1"/>
                <w:sz w:val="20"/>
                <w:szCs w:val="20"/>
              </w:rPr>
              <w:t>MG787248</w:t>
            </w:r>
          </w:p>
        </w:tc>
        <w:tc>
          <w:tcPr>
            <w:tcW w:w="268" w:type="dxa"/>
          </w:tcPr>
          <w:p w14:paraId="2FF2904E" w14:textId="77777777" w:rsidR="00A5794C" w:rsidRPr="000031D1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796CEF1" w14:textId="04F4B7E8" w:rsidR="00A5794C" w:rsidRDefault="00A5794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96</w:t>
            </w:r>
          </w:p>
        </w:tc>
        <w:tc>
          <w:tcPr>
            <w:tcW w:w="982" w:type="dxa"/>
          </w:tcPr>
          <w:p w14:paraId="3F8D956B" w14:textId="7F764432" w:rsidR="00A5794C" w:rsidRPr="000031D1" w:rsidRDefault="005A7F9A" w:rsidP="005A7F9A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24</w:t>
            </w:r>
          </w:p>
        </w:tc>
        <w:tc>
          <w:tcPr>
            <w:tcW w:w="951" w:type="dxa"/>
          </w:tcPr>
          <w:p w14:paraId="35AA079B" w14:textId="0D7DD446" w:rsidR="00A5794C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AC186B" w:rsidRPr="00F8611A" w14:paraId="40047004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66DADDD6" w14:textId="77777777" w:rsidR="00AC186B" w:rsidRPr="000031D1" w:rsidRDefault="00AC186B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57D3720" w14:textId="521BFCB3" w:rsidR="00AC186B" w:rsidRPr="000031D1" w:rsidRDefault="00AC186B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Tarentola</w:t>
            </w:r>
            <w:proofErr w:type="spellEnd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delalandii</w:t>
            </w:r>
            <w:proofErr w:type="spellEnd"/>
          </w:p>
        </w:tc>
        <w:tc>
          <w:tcPr>
            <w:tcW w:w="2676" w:type="dxa"/>
            <w:vAlign w:val="center"/>
          </w:tcPr>
          <w:p w14:paraId="5FB8C567" w14:textId="0D186FAA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4E79E725" w14:textId="1977494C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C186B">
              <w:rPr>
                <w:rFonts w:ascii="Cambria" w:hAnsi="Cambria"/>
                <w:color w:val="000000" w:themeColor="text1"/>
                <w:sz w:val="20"/>
                <w:szCs w:val="20"/>
              </w:rPr>
              <w:t>MG787251</w:t>
            </w:r>
          </w:p>
        </w:tc>
        <w:tc>
          <w:tcPr>
            <w:tcW w:w="268" w:type="dxa"/>
          </w:tcPr>
          <w:p w14:paraId="35A55168" w14:textId="77777777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230C9E4" w14:textId="6E774F9C" w:rsidR="00AC186B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98</w:t>
            </w:r>
          </w:p>
        </w:tc>
        <w:tc>
          <w:tcPr>
            <w:tcW w:w="982" w:type="dxa"/>
          </w:tcPr>
          <w:p w14:paraId="44BDF1C4" w14:textId="1D313A29" w:rsidR="00AC186B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5</w:t>
            </w:r>
          </w:p>
        </w:tc>
        <w:tc>
          <w:tcPr>
            <w:tcW w:w="951" w:type="dxa"/>
          </w:tcPr>
          <w:p w14:paraId="45F0C00C" w14:textId="4D45D110" w:rsidR="00AC186B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AC186B" w:rsidRPr="00F8611A" w14:paraId="2D2ECDAC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77E83BD" w14:textId="77777777" w:rsidR="00AC186B" w:rsidRPr="000031D1" w:rsidRDefault="00AC186B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3B90B616" w14:textId="321851BA" w:rsidR="00AC186B" w:rsidRPr="000031D1" w:rsidRDefault="00AC186B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palerosophis</w:t>
            </w:r>
            <w:proofErr w:type="spellEnd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diadema</w:t>
            </w:r>
            <w:proofErr w:type="spellEnd"/>
          </w:p>
        </w:tc>
        <w:tc>
          <w:tcPr>
            <w:tcW w:w="2676" w:type="dxa"/>
            <w:vAlign w:val="center"/>
          </w:tcPr>
          <w:p w14:paraId="39A64E52" w14:textId="04AAA550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 w:rsidR="005A7F9A" w:rsidRPr="00333F88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egypti</w:t>
            </w:r>
          </w:p>
        </w:tc>
        <w:tc>
          <w:tcPr>
            <w:tcW w:w="2130" w:type="dxa"/>
            <w:vAlign w:val="center"/>
          </w:tcPr>
          <w:p w14:paraId="3C1781F2" w14:textId="0B905592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C186B">
              <w:rPr>
                <w:rFonts w:ascii="Cambria" w:hAnsi="Cambria"/>
                <w:color w:val="000000" w:themeColor="text1"/>
                <w:sz w:val="20"/>
                <w:szCs w:val="20"/>
              </w:rPr>
              <w:t>MH198742</w:t>
            </w:r>
          </w:p>
        </w:tc>
        <w:tc>
          <w:tcPr>
            <w:tcW w:w="268" w:type="dxa"/>
          </w:tcPr>
          <w:p w14:paraId="6CE0F8CD" w14:textId="77777777" w:rsidR="00AC186B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DB5D327" w14:textId="3C04B0E9" w:rsidR="00AC186B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15</w:t>
            </w:r>
          </w:p>
        </w:tc>
        <w:tc>
          <w:tcPr>
            <w:tcW w:w="982" w:type="dxa"/>
          </w:tcPr>
          <w:p w14:paraId="13722A41" w14:textId="6B879B90" w:rsidR="00AC186B" w:rsidRPr="000031D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48</w:t>
            </w:r>
          </w:p>
        </w:tc>
        <w:tc>
          <w:tcPr>
            <w:tcW w:w="951" w:type="dxa"/>
          </w:tcPr>
          <w:p w14:paraId="1DCBC41A" w14:textId="5344D27C" w:rsidR="00AC186B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469</w:t>
            </w:r>
          </w:p>
        </w:tc>
      </w:tr>
      <w:tr w:rsidR="00E463FB" w:rsidRPr="00F8611A" w14:paraId="1516B927" w14:textId="4406A49D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1DF3186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A7BBBBE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Caiman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rocodilus</w:t>
            </w:r>
            <w:proofErr w:type="spellEnd"/>
          </w:p>
        </w:tc>
        <w:tc>
          <w:tcPr>
            <w:tcW w:w="2676" w:type="dxa"/>
            <w:vAlign w:val="center"/>
          </w:tcPr>
          <w:p w14:paraId="77DE4E99" w14:textId="51D303F7" w:rsidR="002751A5" w:rsidRPr="00CD186B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aimani</w:t>
            </w:r>
            <w:proofErr w:type="spellEnd"/>
          </w:p>
        </w:tc>
        <w:tc>
          <w:tcPr>
            <w:tcW w:w="2130" w:type="dxa"/>
            <w:vAlign w:val="center"/>
          </w:tcPr>
          <w:p w14:paraId="267A370C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MF435048</w:t>
            </w:r>
          </w:p>
        </w:tc>
        <w:tc>
          <w:tcPr>
            <w:tcW w:w="268" w:type="dxa"/>
          </w:tcPr>
          <w:p w14:paraId="1DCC9DD0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A0EA662" w14:textId="7C090817" w:rsidR="002751A5" w:rsidRPr="000031D1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29</w:t>
            </w:r>
          </w:p>
        </w:tc>
        <w:tc>
          <w:tcPr>
            <w:tcW w:w="982" w:type="dxa"/>
          </w:tcPr>
          <w:p w14:paraId="51AB79FD" w14:textId="5AB19610" w:rsidR="002751A5" w:rsidRPr="000031D1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65</w:t>
            </w:r>
          </w:p>
        </w:tc>
        <w:tc>
          <w:tcPr>
            <w:tcW w:w="951" w:type="dxa"/>
          </w:tcPr>
          <w:p w14:paraId="4DE5F8B2" w14:textId="110A03AA" w:rsidR="002751A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F611120" w14:textId="0A82A074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3C9BDF3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D88D046" w14:textId="3AF5CF06" w:rsidR="002751A5" w:rsidRPr="000031D1" w:rsidRDefault="00E463FB" w:rsidP="00D82CC4">
            <w:pPr>
              <w:spacing w:before="120" w:after="12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lgyroides</w:t>
            </w:r>
            <w:proofErr w:type="spellEnd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rchi</w:t>
            </w:r>
            <w:proofErr w:type="spellEnd"/>
          </w:p>
        </w:tc>
        <w:tc>
          <w:tcPr>
            <w:tcW w:w="2676" w:type="dxa"/>
            <w:vAlign w:val="center"/>
          </w:tcPr>
          <w:p w14:paraId="54AABB5C" w14:textId="0313DB1F" w:rsidR="002751A5" w:rsidRPr="0036129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patozoon </w:t>
            </w:r>
            <w:r w:rsidR="00E463FB" w:rsidRPr="000B54AA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="00E463FB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130" w:type="dxa"/>
            <w:vAlign w:val="center"/>
          </w:tcPr>
          <w:p w14:paraId="34E29F86" w14:textId="2BC9E1BF" w:rsidR="002751A5" w:rsidRPr="000031D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E463FB">
              <w:rPr>
                <w:rFonts w:ascii="Cambria" w:hAnsi="Cambria"/>
                <w:color w:val="000000" w:themeColor="text1"/>
                <w:sz w:val="20"/>
                <w:szCs w:val="20"/>
              </w:rPr>
              <w:t>JX531944</w:t>
            </w:r>
          </w:p>
        </w:tc>
        <w:tc>
          <w:tcPr>
            <w:tcW w:w="268" w:type="dxa"/>
          </w:tcPr>
          <w:p w14:paraId="1990EC4D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13504EA0" w14:textId="28DBE590" w:rsidR="002751A5" w:rsidRPr="000031D1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68</w:t>
            </w:r>
          </w:p>
        </w:tc>
        <w:tc>
          <w:tcPr>
            <w:tcW w:w="982" w:type="dxa"/>
          </w:tcPr>
          <w:p w14:paraId="07047296" w14:textId="2AADE83F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41</w:t>
            </w:r>
          </w:p>
        </w:tc>
        <w:tc>
          <w:tcPr>
            <w:tcW w:w="951" w:type="dxa"/>
          </w:tcPr>
          <w:p w14:paraId="5052492C" w14:textId="1344D4A7" w:rsidR="002751A5" w:rsidRPr="000031D1" w:rsidRDefault="00E23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AF14DD" w:rsidRPr="000031D1" w14:paraId="1B1AB47D" w14:textId="77777777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1FD8DEC" w14:textId="77777777" w:rsidR="00AF14DD" w:rsidRPr="000031D1" w:rsidRDefault="00AF14DD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73A65B6" w14:textId="0E865730" w:rsidR="00AF14DD" w:rsidRPr="000031D1" w:rsidRDefault="00AF14DD" w:rsidP="00D82CC4">
            <w:pPr>
              <w:spacing w:before="120" w:after="12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F14D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hilodryas</w:t>
            </w:r>
            <w:proofErr w:type="spellEnd"/>
            <w:r w:rsidRPr="00AF14D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nattereri</w:t>
            </w:r>
          </w:p>
        </w:tc>
        <w:tc>
          <w:tcPr>
            <w:tcW w:w="2676" w:type="dxa"/>
            <w:vAlign w:val="center"/>
          </w:tcPr>
          <w:p w14:paraId="365CBBD4" w14:textId="4405540B" w:rsidR="00AF14DD" w:rsidRPr="000031D1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F14D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F14D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usa</w:t>
            </w:r>
            <w:proofErr w:type="spellEnd"/>
          </w:p>
        </w:tc>
        <w:tc>
          <w:tcPr>
            <w:tcW w:w="2130" w:type="dxa"/>
            <w:vAlign w:val="center"/>
          </w:tcPr>
          <w:p w14:paraId="1E9E7D26" w14:textId="637976B9" w:rsidR="00AF14DD" w:rsidRPr="000031D1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AF14DD">
              <w:rPr>
                <w:rFonts w:ascii="Cambria" w:hAnsi="Cambria"/>
                <w:color w:val="000000" w:themeColor="text1"/>
                <w:sz w:val="20"/>
                <w:szCs w:val="20"/>
              </w:rPr>
              <w:t>KX880079</w:t>
            </w:r>
          </w:p>
        </w:tc>
        <w:tc>
          <w:tcPr>
            <w:tcW w:w="268" w:type="dxa"/>
          </w:tcPr>
          <w:p w14:paraId="4133D912" w14:textId="77777777" w:rsidR="00AF14DD" w:rsidRPr="000031D1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D1B5F34" w14:textId="7DBD6F71" w:rsidR="00AF14DD" w:rsidRDefault="00AF14D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84</w:t>
            </w:r>
          </w:p>
        </w:tc>
        <w:tc>
          <w:tcPr>
            <w:tcW w:w="982" w:type="dxa"/>
          </w:tcPr>
          <w:p w14:paraId="1E203BAA" w14:textId="38906B6A" w:rsidR="00AF14DD" w:rsidRPr="000031D1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21</w:t>
            </w:r>
          </w:p>
        </w:tc>
        <w:tc>
          <w:tcPr>
            <w:tcW w:w="951" w:type="dxa"/>
          </w:tcPr>
          <w:p w14:paraId="559DA047" w14:textId="1FCBF4D4" w:rsidR="00AF14DD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42</w:t>
            </w:r>
          </w:p>
        </w:tc>
      </w:tr>
      <w:tr w:rsidR="00E463FB" w:rsidRPr="000031D1" w14:paraId="3B43B0AA" w14:textId="7FCDFE50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9DAE2F2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3D415473" w14:textId="77777777" w:rsidR="002751A5" w:rsidRPr="000031D1" w:rsidRDefault="002751A5" w:rsidP="00D82CC4">
            <w:pPr>
              <w:spacing w:before="120" w:after="120"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Lithobate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(ex. Rana)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lamitans</w:t>
            </w:r>
            <w:proofErr w:type="spellEnd"/>
          </w:p>
        </w:tc>
        <w:tc>
          <w:tcPr>
            <w:tcW w:w="2676" w:type="dxa"/>
            <w:vAlign w:val="center"/>
          </w:tcPr>
          <w:p w14:paraId="0E51A742" w14:textId="72D01251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lamatae</w:t>
            </w:r>
            <w:proofErr w:type="spellEnd"/>
          </w:p>
        </w:tc>
        <w:tc>
          <w:tcPr>
            <w:tcW w:w="2130" w:type="dxa"/>
            <w:vAlign w:val="center"/>
          </w:tcPr>
          <w:p w14:paraId="6D8A3C88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HQ22496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268" w:type="dxa"/>
          </w:tcPr>
          <w:p w14:paraId="347A9A5C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DE7C6B5" w14:textId="1099BC01" w:rsidR="002751A5" w:rsidRPr="000031D1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55</w:t>
            </w:r>
          </w:p>
        </w:tc>
        <w:tc>
          <w:tcPr>
            <w:tcW w:w="982" w:type="dxa"/>
          </w:tcPr>
          <w:p w14:paraId="087FB492" w14:textId="483E9162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1CA24165" w14:textId="3CD3DAA6" w:rsidR="002751A5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D7AF24D" w14:textId="17B37CC3" w:rsidTr="00326FD8">
        <w:trPr>
          <w:trHeight w:val="5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EDD47CB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A180F02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Lithobate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catesbeianus</w:t>
            </w:r>
            <w:proofErr w:type="spellEnd"/>
          </w:p>
        </w:tc>
        <w:tc>
          <w:tcPr>
            <w:tcW w:w="2676" w:type="dxa"/>
            <w:vAlign w:val="center"/>
          </w:tcPr>
          <w:p w14:paraId="0804BEE2" w14:textId="5ACAE285" w:rsidR="002751A5" w:rsidRPr="00D6374E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 catesbianae</w:t>
            </w:r>
          </w:p>
        </w:tc>
        <w:tc>
          <w:tcPr>
            <w:tcW w:w="2130" w:type="dxa"/>
            <w:vAlign w:val="center"/>
          </w:tcPr>
          <w:p w14:paraId="391BA105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AF130361</w:t>
            </w:r>
          </w:p>
        </w:tc>
        <w:tc>
          <w:tcPr>
            <w:tcW w:w="268" w:type="dxa"/>
          </w:tcPr>
          <w:p w14:paraId="041F11B5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6242DCB" w14:textId="284CADD6" w:rsidR="002751A5" w:rsidRPr="000031D1" w:rsidRDefault="00595D4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24</w:t>
            </w:r>
          </w:p>
        </w:tc>
        <w:tc>
          <w:tcPr>
            <w:tcW w:w="982" w:type="dxa"/>
          </w:tcPr>
          <w:p w14:paraId="59BF46E4" w14:textId="307BA8AA" w:rsidR="002751A5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33</w:t>
            </w:r>
          </w:p>
        </w:tc>
        <w:tc>
          <w:tcPr>
            <w:tcW w:w="951" w:type="dxa"/>
          </w:tcPr>
          <w:p w14:paraId="5BC5F9BD" w14:textId="003F7CEF" w:rsidR="002751A5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6</w:t>
            </w:r>
          </w:p>
        </w:tc>
      </w:tr>
      <w:tr w:rsidR="00E463FB" w:rsidRPr="000031D1" w14:paraId="6CF29F34" w14:textId="550AAAA4" w:rsidTr="00326FD8">
        <w:trPr>
          <w:trHeight w:val="8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0AE4B1E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39847AE4" w14:textId="31C696A5" w:rsidR="002751A5" w:rsidRPr="008826F5" w:rsidRDefault="000B54AA" w:rsidP="008826F5">
            <w:pPr>
              <w:spacing w:after="45" w:line="240" w:lineRule="auto"/>
              <w:outlineLvl w:val="2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iCs/>
                <w:sz w:val="20"/>
                <w:szCs w:val="20"/>
              </w:rPr>
            </w:pPr>
            <w:proofErr w:type="spellStart"/>
            <w:r w:rsidRPr="008826F5">
              <w:rPr>
                <w:rFonts w:ascii="Cambria" w:hAnsi="Cambria" w:cs="Arial"/>
                <w:i/>
                <w:iCs/>
                <w:sz w:val="20"/>
                <w:szCs w:val="20"/>
                <w:shd w:val="clear" w:color="auto" w:fill="FFFFFF"/>
              </w:rPr>
              <w:t>Amblyomma</w:t>
            </w:r>
            <w:proofErr w:type="spellEnd"/>
            <w:r w:rsidRPr="008826F5">
              <w:rPr>
                <w:rFonts w:ascii="Cambria" w:hAnsi="Cambria" w:cs="Arial"/>
                <w:i/>
                <w:iCs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8826F5">
              <w:rPr>
                <w:rFonts w:ascii="Cambria" w:hAnsi="Cambria" w:cs="Arial"/>
                <w:i/>
                <w:iCs/>
                <w:sz w:val="20"/>
                <w:szCs w:val="20"/>
                <w:shd w:val="clear" w:color="auto" w:fill="FFFFFF"/>
              </w:rPr>
              <w:t>maculatum</w:t>
            </w:r>
            <w:proofErr w:type="spellEnd"/>
          </w:p>
        </w:tc>
        <w:tc>
          <w:tcPr>
            <w:tcW w:w="2676" w:type="dxa"/>
            <w:vAlign w:val="center"/>
          </w:tcPr>
          <w:p w14:paraId="2A6B5120" w14:textId="0B26FBB6" w:rsidR="002751A5" w:rsidRPr="000031D1" w:rsidRDefault="00595D4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americanum</w:t>
            </w:r>
            <w:proofErr w:type="spellEnd"/>
          </w:p>
        </w:tc>
        <w:tc>
          <w:tcPr>
            <w:tcW w:w="2130" w:type="dxa"/>
            <w:vAlign w:val="center"/>
          </w:tcPr>
          <w:p w14:paraId="721404D3" w14:textId="3E8FD0FB" w:rsidR="002751A5" w:rsidRPr="000B54AA" w:rsidRDefault="00CA4EE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8826F5">
              <w:rPr>
                <w:rFonts w:ascii="Cambria" w:hAnsi="Cambria"/>
                <w:sz w:val="20"/>
                <w:szCs w:val="20"/>
              </w:rPr>
              <w:t>AF176836</w:t>
            </w:r>
          </w:p>
        </w:tc>
        <w:tc>
          <w:tcPr>
            <w:tcW w:w="268" w:type="dxa"/>
          </w:tcPr>
          <w:p w14:paraId="3DD35D77" w14:textId="77777777" w:rsidR="002751A5" w:rsidRPr="00B5373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  <w:vAlign w:val="center"/>
          </w:tcPr>
          <w:p w14:paraId="1F88FFE0" w14:textId="66EFF13E" w:rsidR="002751A5" w:rsidRPr="00B5373F" w:rsidRDefault="00CA4EEF" w:rsidP="008826F5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13</w:t>
            </w:r>
          </w:p>
        </w:tc>
        <w:tc>
          <w:tcPr>
            <w:tcW w:w="982" w:type="dxa"/>
          </w:tcPr>
          <w:p w14:paraId="5E193702" w14:textId="38DA36D3" w:rsidR="002751A5" w:rsidRPr="00B5373F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40</w:t>
            </w:r>
          </w:p>
        </w:tc>
        <w:tc>
          <w:tcPr>
            <w:tcW w:w="951" w:type="dxa"/>
          </w:tcPr>
          <w:p w14:paraId="15412D66" w14:textId="1CB72021" w:rsidR="002751A5" w:rsidRPr="00B5373F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97</w:t>
            </w:r>
          </w:p>
        </w:tc>
      </w:tr>
      <w:tr w:rsidR="00E463FB" w:rsidRPr="000031D1" w14:paraId="3516400F" w14:textId="6DA34B37" w:rsidTr="00326FD8">
        <w:trPr>
          <w:trHeight w:val="7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63AA05F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2270846" w14:textId="77777777" w:rsidR="002751A5" w:rsidRPr="00B064AF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D6117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clerophrys</w:t>
            </w:r>
            <w:proofErr w:type="spellEnd"/>
            <w:r w:rsidRPr="00D6117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6117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usilla</w:t>
            </w:r>
            <w:proofErr w:type="spellEnd"/>
          </w:p>
        </w:tc>
        <w:tc>
          <w:tcPr>
            <w:tcW w:w="2676" w:type="dxa"/>
            <w:vAlign w:val="center"/>
          </w:tcPr>
          <w:p w14:paraId="7E751BE6" w14:textId="1E537F81" w:rsidR="002751A5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ixoxo</w:t>
            </w:r>
            <w:proofErr w:type="spellEnd"/>
          </w:p>
        </w:tc>
        <w:tc>
          <w:tcPr>
            <w:tcW w:w="2130" w:type="dxa"/>
            <w:vAlign w:val="center"/>
          </w:tcPr>
          <w:p w14:paraId="6DBC48C7" w14:textId="77777777" w:rsidR="002751A5" w:rsidRPr="00B064A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D61171">
              <w:rPr>
                <w:rFonts w:ascii="Cambria" w:hAnsi="Cambria"/>
                <w:color w:val="000000" w:themeColor="text1"/>
                <w:sz w:val="20"/>
                <w:szCs w:val="20"/>
              </w:rPr>
              <w:t>MG041604</w:t>
            </w:r>
          </w:p>
        </w:tc>
        <w:tc>
          <w:tcPr>
            <w:tcW w:w="268" w:type="dxa"/>
          </w:tcPr>
          <w:p w14:paraId="3B45C506" w14:textId="77777777" w:rsidR="002751A5" w:rsidRPr="00D6117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23A39CB" w14:textId="67695BF2" w:rsidR="002751A5" w:rsidRPr="00D61171" w:rsidRDefault="0089283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31</w:t>
            </w:r>
          </w:p>
        </w:tc>
        <w:tc>
          <w:tcPr>
            <w:tcW w:w="982" w:type="dxa"/>
          </w:tcPr>
          <w:p w14:paraId="27E05CDA" w14:textId="6E204002" w:rsidR="002751A5" w:rsidRPr="00D61171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2C8966B5" w14:textId="04BB394C" w:rsidR="002751A5" w:rsidRPr="00D6117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FFF8DE1" w14:textId="2E35EC9F" w:rsidTr="00326FD8">
        <w:trPr>
          <w:trHeight w:val="7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1A45698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89AC237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B064A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Nerodia</w:t>
            </w:r>
            <w:proofErr w:type="spellEnd"/>
            <w:r w:rsidRPr="00B064A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064A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ped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064A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pedon</w:t>
            </w:r>
            <w:proofErr w:type="spellEnd"/>
          </w:p>
        </w:tc>
        <w:tc>
          <w:tcPr>
            <w:tcW w:w="2676" w:type="dxa"/>
            <w:vAlign w:val="center"/>
          </w:tcPr>
          <w:p w14:paraId="341965EA" w14:textId="5D428599" w:rsidR="002751A5" w:rsidRPr="00B064A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ipedon</w:t>
            </w:r>
            <w:proofErr w:type="spellEnd"/>
          </w:p>
        </w:tc>
        <w:tc>
          <w:tcPr>
            <w:tcW w:w="2130" w:type="dxa"/>
            <w:vAlign w:val="center"/>
          </w:tcPr>
          <w:p w14:paraId="4D6782BF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B064AF">
              <w:rPr>
                <w:rFonts w:ascii="Cambria" w:hAnsi="Cambria"/>
                <w:color w:val="000000" w:themeColor="text1"/>
                <w:sz w:val="20"/>
                <w:szCs w:val="20"/>
              </w:rPr>
              <w:t>JN181157</w:t>
            </w:r>
          </w:p>
        </w:tc>
        <w:tc>
          <w:tcPr>
            <w:tcW w:w="268" w:type="dxa"/>
          </w:tcPr>
          <w:p w14:paraId="7E273C9E" w14:textId="77777777" w:rsidR="002751A5" w:rsidRPr="00B064AF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56A63807" w14:textId="72FF5D73" w:rsidR="002751A5" w:rsidRPr="00B064AF" w:rsidRDefault="00DC700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07</w:t>
            </w:r>
          </w:p>
        </w:tc>
        <w:tc>
          <w:tcPr>
            <w:tcW w:w="982" w:type="dxa"/>
          </w:tcPr>
          <w:p w14:paraId="535B5896" w14:textId="5A2105C0" w:rsidR="002751A5" w:rsidRPr="00B064AF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5</w:t>
            </w:r>
          </w:p>
        </w:tc>
        <w:tc>
          <w:tcPr>
            <w:tcW w:w="951" w:type="dxa"/>
          </w:tcPr>
          <w:p w14:paraId="65C35272" w14:textId="3C614E04" w:rsidR="002751A5" w:rsidRPr="00B064AF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1B9329A0" w14:textId="113ED295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9F2DAEA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14C5053F" w14:textId="7AE619AD" w:rsidR="002751A5" w:rsidRPr="00986614" w:rsidRDefault="00E463FB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Grandisonia</w:t>
            </w:r>
            <w:proofErr w:type="spellEnd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alternans</w:t>
            </w:r>
          </w:p>
        </w:tc>
        <w:tc>
          <w:tcPr>
            <w:tcW w:w="2676" w:type="dxa"/>
            <w:vAlign w:val="center"/>
          </w:tcPr>
          <w:p w14:paraId="65670B3D" w14:textId="56B539E9" w:rsidR="002751A5" w:rsidRPr="0072223C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_seychellensis</w:t>
            </w:r>
            <w:proofErr w:type="spellEnd"/>
            <w:r w:rsidRPr="00E463FB" w:rsidDel="00E463F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</w:p>
        </w:tc>
        <w:tc>
          <w:tcPr>
            <w:tcW w:w="2130" w:type="dxa"/>
            <w:vAlign w:val="center"/>
          </w:tcPr>
          <w:p w14:paraId="3D271CB2" w14:textId="017B90B7" w:rsidR="002751A5" w:rsidRPr="00986614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E463FB">
              <w:rPr>
                <w:rFonts w:ascii="Cambria" w:hAnsi="Cambria"/>
                <w:color w:val="000000" w:themeColor="text1"/>
                <w:sz w:val="20"/>
                <w:szCs w:val="20"/>
              </w:rPr>
              <w:t>KF246565</w:t>
            </w:r>
          </w:p>
        </w:tc>
        <w:tc>
          <w:tcPr>
            <w:tcW w:w="268" w:type="dxa"/>
          </w:tcPr>
          <w:p w14:paraId="315B9966" w14:textId="77777777" w:rsidR="002751A5" w:rsidRPr="00F85B2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9E367B9" w14:textId="794AAB5C" w:rsidR="002751A5" w:rsidRPr="00F85B21" w:rsidRDefault="00E463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90</w:t>
            </w:r>
          </w:p>
        </w:tc>
        <w:tc>
          <w:tcPr>
            <w:tcW w:w="982" w:type="dxa"/>
          </w:tcPr>
          <w:p w14:paraId="431C67C3" w14:textId="57044F2D" w:rsidR="002751A5" w:rsidRPr="00F85B2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90</w:t>
            </w:r>
          </w:p>
        </w:tc>
        <w:tc>
          <w:tcPr>
            <w:tcW w:w="951" w:type="dxa"/>
          </w:tcPr>
          <w:p w14:paraId="32215893" w14:textId="7A8C31F9" w:rsidR="002751A5" w:rsidRPr="00F85B2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AA50AE" w:rsidRPr="000031D1" w14:paraId="3A4DBE02" w14:textId="77777777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00082585" w14:textId="77777777" w:rsidR="00AA50AE" w:rsidRPr="000031D1" w:rsidRDefault="00AA50AE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5393FEB6" w14:textId="0F12487D" w:rsidR="00AA50AE" w:rsidRPr="00AA50AE" w:rsidRDefault="00AA50AE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ciurus vulgaris</w:t>
            </w:r>
          </w:p>
        </w:tc>
        <w:tc>
          <w:tcPr>
            <w:tcW w:w="2676" w:type="dxa"/>
            <w:vAlign w:val="center"/>
          </w:tcPr>
          <w:p w14:paraId="6F9F6A13" w14:textId="4E61EB23" w:rsidR="00AA50AE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_sciuri</w:t>
            </w:r>
            <w:proofErr w:type="spellEnd"/>
          </w:p>
        </w:tc>
        <w:tc>
          <w:tcPr>
            <w:tcW w:w="2130" w:type="dxa"/>
            <w:vAlign w:val="center"/>
          </w:tcPr>
          <w:p w14:paraId="51B56033" w14:textId="0B709E26" w:rsidR="00AA50AE" w:rsidRPr="000B54AA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sz w:val="20"/>
                <w:szCs w:val="20"/>
              </w:rPr>
            </w:pPr>
            <w:r w:rsidRPr="000B54AA">
              <w:rPr>
                <w:rFonts w:ascii="Cambria" w:hAnsi="Cambria"/>
                <w:sz w:val="20"/>
                <w:szCs w:val="20"/>
              </w:rPr>
              <w:t>MN104640</w:t>
            </w:r>
          </w:p>
        </w:tc>
        <w:tc>
          <w:tcPr>
            <w:tcW w:w="268" w:type="dxa"/>
          </w:tcPr>
          <w:p w14:paraId="363863C3" w14:textId="77777777" w:rsidR="00AA50AE" w:rsidRPr="007B32B6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C580483" w14:textId="482DC304" w:rsidR="00AA50AE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92</w:t>
            </w:r>
          </w:p>
        </w:tc>
        <w:tc>
          <w:tcPr>
            <w:tcW w:w="982" w:type="dxa"/>
          </w:tcPr>
          <w:p w14:paraId="47B1D2CE" w14:textId="786D4993" w:rsidR="00AA50AE" w:rsidRPr="007B32B6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0BF1120A" w14:textId="686D296A" w:rsidR="00AA50AE" w:rsidRPr="007B32B6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06203651" w14:textId="444FCCF4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77B0B25E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50B7B8C8" w14:textId="7C6B73A0" w:rsidR="002751A5" w:rsidRPr="00986614" w:rsidRDefault="00AA50AE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hilodryas</w:t>
            </w:r>
            <w:proofErr w:type="spellEnd"/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atagoniensis</w:t>
            </w:r>
            <w:proofErr w:type="spellEnd"/>
          </w:p>
        </w:tc>
        <w:tc>
          <w:tcPr>
            <w:tcW w:w="2676" w:type="dxa"/>
            <w:vAlign w:val="center"/>
          </w:tcPr>
          <w:p w14:paraId="3338BB94" w14:textId="413FB557" w:rsidR="002751A5" w:rsidRPr="00745D65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Hepatozoon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2280FE53" w14:textId="441CA57E" w:rsidR="002751A5" w:rsidRPr="000B54AA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B54AA">
              <w:rPr>
                <w:rFonts w:ascii="Cambria" w:hAnsi="Cambria"/>
                <w:sz w:val="20"/>
                <w:szCs w:val="20"/>
              </w:rPr>
              <w:t>MN003368</w:t>
            </w:r>
          </w:p>
        </w:tc>
        <w:tc>
          <w:tcPr>
            <w:tcW w:w="268" w:type="dxa"/>
          </w:tcPr>
          <w:p w14:paraId="29E07787" w14:textId="77777777" w:rsidR="002751A5" w:rsidRPr="007B32B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72D74FC" w14:textId="3E1A01AF" w:rsidR="002751A5" w:rsidRPr="007B32B6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29</w:t>
            </w:r>
          </w:p>
        </w:tc>
        <w:tc>
          <w:tcPr>
            <w:tcW w:w="982" w:type="dxa"/>
          </w:tcPr>
          <w:p w14:paraId="3AFD47AD" w14:textId="21B7F3BA" w:rsidR="002751A5" w:rsidRPr="007B32B6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44</w:t>
            </w:r>
          </w:p>
        </w:tc>
        <w:tc>
          <w:tcPr>
            <w:tcW w:w="951" w:type="dxa"/>
          </w:tcPr>
          <w:p w14:paraId="44768668" w14:textId="420EF1D1" w:rsidR="002751A5" w:rsidRPr="007B32B6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465</w:t>
            </w:r>
          </w:p>
        </w:tc>
      </w:tr>
      <w:tr w:rsidR="00E463FB" w:rsidRPr="000031D1" w14:paraId="42EE9187" w14:textId="120F0E7D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CD06984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26CA740" w14:textId="1A05B94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2676" w:type="dxa"/>
            <w:vAlign w:val="center"/>
          </w:tcPr>
          <w:p w14:paraId="1D5901DE" w14:textId="1B57E4AB" w:rsidR="002751A5" w:rsidRPr="0072223C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986614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 w:rsidRPr="00986614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="00EA4C2F" w:rsidRPr="00EA4C2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ophisauri</w:t>
            </w:r>
            <w:proofErr w:type="spellEnd"/>
          </w:p>
        </w:tc>
        <w:tc>
          <w:tcPr>
            <w:tcW w:w="2130" w:type="dxa"/>
            <w:vAlign w:val="center"/>
          </w:tcPr>
          <w:p w14:paraId="7AA95D4A" w14:textId="15EC34F0" w:rsidR="002751A5" w:rsidRPr="000031D1" w:rsidRDefault="00EA4C2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t xml:space="preserve"> </w:t>
            </w:r>
            <w:r w:rsidRPr="00EA4C2F">
              <w:rPr>
                <w:rFonts w:ascii="Cambria" w:hAnsi="Cambria"/>
                <w:color w:val="000000" w:themeColor="text1"/>
                <w:sz w:val="20"/>
                <w:szCs w:val="20"/>
              </w:rPr>
              <w:t>MN723845</w:t>
            </w:r>
          </w:p>
        </w:tc>
        <w:tc>
          <w:tcPr>
            <w:tcW w:w="268" w:type="dxa"/>
          </w:tcPr>
          <w:p w14:paraId="3FAE1502" w14:textId="77777777" w:rsidR="002751A5" w:rsidRPr="00986614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343972FB" w14:textId="0087E110" w:rsidR="002751A5" w:rsidRPr="00986614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721</w:t>
            </w:r>
          </w:p>
        </w:tc>
        <w:tc>
          <w:tcPr>
            <w:tcW w:w="982" w:type="dxa"/>
          </w:tcPr>
          <w:p w14:paraId="7FF1A9BA" w14:textId="2316D54B" w:rsidR="002751A5" w:rsidRPr="00986614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66AB888E" w14:textId="1BEC1AF3" w:rsidR="002751A5" w:rsidRPr="00986614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600D91" w:rsidRPr="000031D1" w14:paraId="35783239" w14:textId="77777777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773519AC" w14:textId="77777777" w:rsidR="00600D91" w:rsidRPr="000031D1" w:rsidRDefault="00600D91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4B26CDAD" w14:textId="7A742A7F" w:rsidR="00600D91" w:rsidRPr="00DB68ED" w:rsidRDefault="00600D91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Ursus thibetanus japonicus</w:t>
            </w:r>
          </w:p>
        </w:tc>
        <w:tc>
          <w:tcPr>
            <w:tcW w:w="2676" w:type="dxa"/>
            <w:vAlign w:val="center"/>
          </w:tcPr>
          <w:p w14:paraId="2AAD38CB" w14:textId="58F64B89" w:rsidR="00600D91" w:rsidRPr="00DB68ED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986614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ursi</w:t>
            </w:r>
            <w:proofErr w:type="spellEnd"/>
          </w:p>
        </w:tc>
        <w:tc>
          <w:tcPr>
            <w:tcW w:w="2130" w:type="dxa"/>
            <w:vAlign w:val="center"/>
          </w:tcPr>
          <w:p w14:paraId="5268A082" w14:textId="301971E0" w:rsidR="00600D91" w:rsidRPr="00DB68ED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600D91">
              <w:rPr>
                <w:rFonts w:ascii="Cambria" w:hAnsi="Cambria"/>
                <w:color w:val="000000" w:themeColor="text1"/>
                <w:sz w:val="20"/>
                <w:szCs w:val="20"/>
              </w:rPr>
              <w:t>EU041718</w:t>
            </w:r>
          </w:p>
        </w:tc>
        <w:tc>
          <w:tcPr>
            <w:tcW w:w="268" w:type="dxa"/>
          </w:tcPr>
          <w:p w14:paraId="12E27020" w14:textId="77777777" w:rsidR="00600D91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13F42763" w14:textId="207ED49C" w:rsidR="00600D9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207</w:t>
            </w:r>
          </w:p>
        </w:tc>
        <w:tc>
          <w:tcPr>
            <w:tcW w:w="982" w:type="dxa"/>
          </w:tcPr>
          <w:p w14:paraId="1897B771" w14:textId="44B48746" w:rsidR="00600D91" w:rsidRPr="000031D1" w:rsidRDefault="00600D91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0F651F8E" w14:textId="69C3444D" w:rsidR="00600D91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DB68ED" w:rsidRPr="000031D1" w14:paraId="5083BD82" w14:textId="77777777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E9C224F" w14:textId="77777777" w:rsidR="00DB68ED" w:rsidRPr="000031D1" w:rsidRDefault="00DB68ED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66DCED64" w14:textId="4497745C" w:rsidR="00DB68ED" w:rsidRPr="00C959FE" w:rsidRDefault="00DB68ED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Panthera </w:t>
            </w:r>
            <w:proofErr w:type="spellStart"/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ardus</w:t>
            </w:r>
            <w:proofErr w:type="spellEnd"/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ardus</w:t>
            </w:r>
            <w:proofErr w:type="spellEnd"/>
          </w:p>
        </w:tc>
        <w:tc>
          <w:tcPr>
            <w:tcW w:w="2676" w:type="dxa"/>
            <w:vAlign w:val="center"/>
          </w:tcPr>
          <w:p w14:paraId="448BF41D" w14:textId="10D32F88" w:rsidR="00DB68ED" w:rsidRPr="000031D1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DB68ED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_luiperdjie</w:t>
            </w:r>
            <w:proofErr w:type="spellEnd"/>
          </w:p>
        </w:tc>
        <w:tc>
          <w:tcPr>
            <w:tcW w:w="2130" w:type="dxa"/>
            <w:vAlign w:val="center"/>
          </w:tcPr>
          <w:p w14:paraId="4820CDC2" w14:textId="356746FB" w:rsidR="00DB68ED" w:rsidRPr="000031D1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DB68ED">
              <w:rPr>
                <w:rFonts w:ascii="Cambria" w:hAnsi="Cambria"/>
                <w:color w:val="000000" w:themeColor="text1"/>
                <w:sz w:val="20"/>
                <w:szCs w:val="20"/>
              </w:rPr>
              <w:t>MN793004</w:t>
            </w:r>
          </w:p>
        </w:tc>
        <w:tc>
          <w:tcPr>
            <w:tcW w:w="268" w:type="dxa"/>
          </w:tcPr>
          <w:p w14:paraId="2D82616C" w14:textId="77777777" w:rsidR="00DB68ED" w:rsidRPr="000031D1" w:rsidRDefault="00DB68E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DE02CD2" w14:textId="03018A7B" w:rsidR="00DB68ED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02</w:t>
            </w:r>
          </w:p>
        </w:tc>
        <w:tc>
          <w:tcPr>
            <w:tcW w:w="982" w:type="dxa"/>
          </w:tcPr>
          <w:p w14:paraId="1C246429" w14:textId="7FF5D2DD" w:rsidR="00DB68ED" w:rsidRPr="000031D1" w:rsidRDefault="00FB7E66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998</w:t>
            </w:r>
          </w:p>
        </w:tc>
        <w:tc>
          <w:tcPr>
            <w:tcW w:w="951" w:type="dxa"/>
          </w:tcPr>
          <w:p w14:paraId="3B2333B7" w14:textId="62927D9D" w:rsidR="00DB68ED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4FD4E2F9" w14:textId="5DA2A3CC" w:rsidTr="00326FD8">
        <w:trPr>
          <w:trHeight w:val="6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5551C780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3D5F6313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C959F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Zamenis</w:t>
            </w:r>
            <w:proofErr w:type="spellEnd"/>
            <w:r w:rsidRPr="00C959F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longissimus</w:t>
            </w:r>
          </w:p>
        </w:tc>
        <w:tc>
          <w:tcPr>
            <w:tcW w:w="2676" w:type="dxa"/>
            <w:vAlign w:val="center"/>
          </w:tcPr>
          <w:p w14:paraId="0F68A71F" w14:textId="1A98398B" w:rsidR="002751A5" w:rsidRPr="007977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vertAlign w:val="superscript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 colubri</w:t>
            </w:r>
          </w:p>
        </w:tc>
        <w:tc>
          <w:tcPr>
            <w:tcW w:w="2130" w:type="dxa"/>
            <w:vAlign w:val="center"/>
          </w:tcPr>
          <w:p w14:paraId="3CE01439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MN723844</w:t>
            </w:r>
          </w:p>
        </w:tc>
        <w:tc>
          <w:tcPr>
            <w:tcW w:w="268" w:type="dxa"/>
          </w:tcPr>
          <w:p w14:paraId="13832E6D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E2CC492" w14:textId="1B5C075A" w:rsidR="002751A5" w:rsidRPr="000031D1" w:rsidRDefault="00EA4C2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609</w:t>
            </w:r>
          </w:p>
        </w:tc>
        <w:tc>
          <w:tcPr>
            <w:tcW w:w="982" w:type="dxa"/>
          </w:tcPr>
          <w:p w14:paraId="00EDA2AE" w14:textId="3282D4A7" w:rsidR="002751A5" w:rsidRPr="000031D1" w:rsidRDefault="00FB7E66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7</w:t>
            </w:r>
          </w:p>
        </w:tc>
        <w:tc>
          <w:tcPr>
            <w:tcW w:w="951" w:type="dxa"/>
          </w:tcPr>
          <w:p w14:paraId="4372BEBF" w14:textId="1751EBF9" w:rsidR="002751A5" w:rsidRPr="000031D1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192B894" w14:textId="240C85F9" w:rsidTr="00326FD8">
        <w:trPr>
          <w:trHeight w:val="6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5145C0D" w14:textId="77777777" w:rsidR="002751A5" w:rsidRPr="000031D1" w:rsidRDefault="002751A5" w:rsidP="00D82CC4">
            <w:pPr>
              <w:spacing w:before="240"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691C2048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Rhinoclemmys</w:t>
            </w:r>
            <w:proofErr w:type="spellEnd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eastAsia="es-ES"/>
              </w:rPr>
              <w:t>melanosterna</w:t>
            </w:r>
            <w:proofErr w:type="spellEnd"/>
          </w:p>
        </w:tc>
        <w:tc>
          <w:tcPr>
            <w:tcW w:w="2676" w:type="dxa"/>
            <w:vAlign w:val="center"/>
          </w:tcPr>
          <w:p w14:paraId="770F67E2" w14:textId="7B318144" w:rsidR="002751A5" w:rsidRPr="001A3ED2" w:rsidRDefault="002751A5" w:rsidP="00333F88">
            <w:pPr>
              <w:spacing w:before="120" w:after="120" w:line="480" w:lineRule="auto"/>
              <w:ind w:left="708" w:hanging="708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  <w:lang w:val="es-CO"/>
              </w:rPr>
            </w:pPr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val="es-CO"/>
              </w:rPr>
              <w:t xml:space="preserve">Hepatozoon simidi </w:t>
            </w:r>
            <w:r w:rsidRPr="0054553E">
              <w:rPr>
                <w:rFonts w:ascii="Cambria" w:hAnsi="Cambria"/>
                <w:iCs/>
                <w:color w:val="000000" w:themeColor="text1"/>
                <w:sz w:val="20"/>
                <w:szCs w:val="20"/>
                <w:lang w:val="es-CO"/>
              </w:rPr>
              <w:t>sp</w:t>
            </w:r>
            <w:r w:rsidRPr="001A3ED2">
              <w:rPr>
                <w:rFonts w:ascii="Cambria" w:hAnsi="Cambria"/>
                <w:i/>
                <w:color w:val="000000" w:themeColor="text1"/>
                <w:sz w:val="20"/>
                <w:szCs w:val="20"/>
                <w:lang w:val="es-CO"/>
              </w:rPr>
              <w:t xml:space="preserve">. </w:t>
            </w:r>
            <w:r w:rsidRPr="0054553E">
              <w:rPr>
                <w:rFonts w:ascii="Cambria" w:hAnsi="Cambria"/>
                <w:iCs/>
                <w:color w:val="000000" w:themeColor="text1"/>
                <w:sz w:val="20"/>
                <w:szCs w:val="20"/>
                <w:lang w:val="es-CO"/>
              </w:rPr>
              <w:t>nov</w:t>
            </w:r>
          </w:p>
        </w:tc>
        <w:tc>
          <w:tcPr>
            <w:tcW w:w="2130" w:type="dxa"/>
            <w:vAlign w:val="center"/>
          </w:tcPr>
          <w:p w14:paraId="2511415D" w14:textId="77777777" w:rsidR="002751A5" w:rsidRPr="001A3ED2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  <w:lang w:val="es-CO"/>
              </w:rPr>
            </w:pPr>
            <w:r w:rsidRPr="001A3ED2">
              <w:rPr>
                <w:rFonts w:ascii="Cambria" w:hAnsi="Cambria"/>
                <w:color w:val="000000" w:themeColor="text1"/>
                <w:sz w:val="20"/>
                <w:szCs w:val="20"/>
                <w:lang w:val="es-CO"/>
              </w:rPr>
              <w:t>MT754271</w:t>
            </w:r>
          </w:p>
        </w:tc>
        <w:tc>
          <w:tcPr>
            <w:tcW w:w="268" w:type="dxa"/>
          </w:tcPr>
          <w:p w14:paraId="4437076C" w14:textId="77777777" w:rsidR="002751A5" w:rsidRPr="001A3ED2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BDCB5E5" w14:textId="77EFB95A" w:rsidR="002751A5" w:rsidRPr="001A3ED2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4</w:t>
            </w:r>
          </w:p>
        </w:tc>
        <w:tc>
          <w:tcPr>
            <w:tcW w:w="982" w:type="dxa"/>
          </w:tcPr>
          <w:p w14:paraId="4125E4C0" w14:textId="3A4E747C" w:rsidR="002751A5" w:rsidRPr="001A3ED2" w:rsidRDefault="00FB7E66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  <w:tc>
          <w:tcPr>
            <w:tcW w:w="951" w:type="dxa"/>
          </w:tcPr>
          <w:p w14:paraId="0F7C5A1B" w14:textId="198A3A53" w:rsidR="002751A5" w:rsidRPr="001A3ED2" w:rsidRDefault="00FB567C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4949AB2A" w14:textId="30997D93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 w:val="restart"/>
            <w:textDirection w:val="btLr"/>
            <w:vAlign w:val="center"/>
          </w:tcPr>
          <w:p w14:paraId="34BFCE86" w14:textId="77777777" w:rsidR="002751A5" w:rsidRPr="000031D1" w:rsidRDefault="002751A5" w:rsidP="00326FD8">
            <w:pPr>
              <w:spacing w:before="240" w:line="480" w:lineRule="auto"/>
              <w:ind w:left="113" w:right="113"/>
              <w:rPr>
                <w:rFonts w:ascii="Cambria" w:hAnsi="Cambria"/>
                <w:b w:val="0"/>
                <w:bCs w:val="0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</w:p>
          <w:p w14:paraId="3D62AC78" w14:textId="77777777" w:rsidR="002751A5" w:rsidRPr="000031D1" w:rsidRDefault="002751A5" w:rsidP="00D82CC4">
            <w:pPr>
              <w:spacing w:before="240"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D6591A6" w14:textId="77777777" w:rsidR="00767ACD" w:rsidRDefault="00767ACD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  <w:p w14:paraId="0D7F3D81" w14:textId="2DE32094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Rhinell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marina</w:t>
            </w:r>
          </w:p>
        </w:tc>
        <w:tc>
          <w:tcPr>
            <w:tcW w:w="2676" w:type="dxa"/>
            <w:vAlign w:val="center"/>
          </w:tcPr>
          <w:p w14:paraId="347062AF" w14:textId="77777777" w:rsidR="00767ACD" w:rsidRDefault="00767ACD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  <w:p w14:paraId="65674365" w14:textId="3C917CE0" w:rsidR="002751A5" w:rsidRPr="00B4159B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tellata</w:t>
            </w:r>
            <w:proofErr w:type="spellEnd"/>
          </w:p>
        </w:tc>
        <w:tc>
          <w:tcPr>
            <w:tcW w:w="2130" w:type="dxa"/>
            <w:vAlign w:val="center"/>
          </w:tcPr>
          <w:p w14:paraId="07D16C05" w14:textId="77777777" w:rsidR="00767ACD" w:rsidRDefault="00767ACD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4591691C" w14:textId="5686AE16" w:rsidR="002751A5" w:rsidRPr="000031D1" w:rsidRDefault="002751A5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P881349</w:t>
            </w:r>
          </w:p>
        </w:tc>
        <w:tc>
          <w:tcPr>
            <w:tcW w:w="268" w:type="dxa"/>
          </w:tcPr>
          <w:p w14:paraId="2E093ACA" w14:textId="77777777" w:rsidR="002751A5" w:rsidRPr="000031D1" w:rsidRDefault="002751A5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4256407F" w14:textId="77777777" w:rsidR="00767ACD" w:rsidRDefault="00767ACD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2B663F3C" w14:textId="0829B01F" w:rsidR="002751A5" w:rsidRPr="000031D1" w:rsidRDefault="00B83CA9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816</w:t>
            </w:r>
          </w:p>
        </w:tc>
        <w:tc>
          <w:tcPr>
            <w:tcW w:w="982" w:type="dxa"/>
          </w:tcPr>
          <w:p w14:paraId="3308B24C" w14:textId="77777777" w:rsidR="00767ACD" w:rsidRDefault="00767ACD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64014D3D" w14:textId="01F51A90" w:rsidR="002751A5" w:rsidRPr="000031D1" w:rsidRDefault="00292C3F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5</w:t>
            </w:r>
          </w:p>
        </w:tc>
        <w:tc>
          <w:tcPr>
            <w:tcW w:w="951" w:type="dxa"/>
          </w:tcPr>
          <w:p w14:paraId="550D4869" w14:textId="77777777" w:rsidR="00767ACD" w:rsidRDefault="00767ACD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0B7339FC" w14:textId="6FACD8FD" w:rsidR="002751A5" w:rsidRPr="000031D1" w:rsidRDefault="00537133" w:rsidP="00D82CC4">
            <w:pPr>
              <w:tabs>
                <w:tab w:val="left" w:pos="476"/>
              </w:tabs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4B60298F" w14:textId="279485E8" w:rsidTr="00326FD8">
        <w:trPr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3A6E19C8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2CDFE9F8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Kinixy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zombensis</w:t>
            </w:r>
            <w:proofErr w:type="spellEnd"/>
          </w:p>
        </w:tc>
        <w:tc>
          <w:tcPr>
            <w:tcW w:w="2676" w:type="dxa"/>
            <w:vAlign w:val="center"/>
          </w:tcPr>
          <w:p w14:paraId="251FA08B" w14:textId="3D84F14A" w:rsidR="002751A5" w:rsidRPr="00B4159B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arvula</w:t>
            </w:r>
            <w:proofErr w:type="spellEnd"/>
          </w:p>
        </w:tc>
        <w:tc>
          <w:tcPr>
            <w:tcW w:w="2130" w:type="dxa"/>
            <w:vAlign w:val="center"/>
          </w:tcPr>
          <w:p w14:paraId="495EB8FB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R069083</w:t>
            </w:r>
          </w:p>
        </w:tc>
        <w:tc>
          <w:tcPr>
            <w:tcW w:w="268" w:type="dxa"/>
          </w:tcPr>
          <w:p w14:paraId="62541EB0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0A7CDF2F" w14:textId="0950AFCD" w:rsidR="002751A5" w:rsidRPr="000031D1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52</w:t>
            </w:r>
          </w:p>
        </w:tc>
        <w:tc>
          <w:tcPr>
            <w:tcW w:w="982" w:type="dxa"/>
          </w:tcPr>
          <w:p w14:paraId="32774EB9" w14:textId="618AEB2C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52</w:t>
            </w:r>
          </w:p>
        </w:tc>
        <w:tc>
          <w:tcPr>
            <w:tcW w:w="951" w:type="dxa"/>
          </w:tcPr>
          <w:p w14:paraId="07E1E575" w14:textId="21FBC5E2" w:rsidR="002751A5" w:rsidRPr="000031D1" w:rsidRDefault="00537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B83CA9" w:rsidRPr="000031D1" w14:paraId="5DEE545F" w14:textId="77777777" w:rsidTr="00326FD8">
        <w:trPr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496BF03" w14:textId="77777777" w:rsidR="00B83CA9" w:rsidRPr="000031D1" w:rsidRDefault="00B83CA9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462A9D46" w14:textId="4BA8E768" w:rsidR="00B83CA9" w:rsidRPr="000031D1" w:rsidRDefault="00B83CA9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B83CA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Oligoryzomys</w:t>
            </w:r>
            <w:proofErr w:type="spellEnd"/>
            <w:r w:rsidRPr="00B83CA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B83CA9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flavescens</w:t>
            </w:r>
            <w:proofErr w:type="spellEnd"/>
          </w:p>
        </w:tc>
        <w:tc>
          <w:tcPr>
            <w:tcW w:w="2676" w:type="dxa"/>
            <w:vAlign w:val="center"/>
          </w:tcPr>
          <w:p w14:paraId="6BE04F55" w14:textId="32845926" w:rsidR="00B83CA9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.</w:t>
            </w:r>
          </w:p>
        </w:tc>
        <w:tc>
          <w:tcPr>
            <w:tcW w:w="2130" w:type="dxa"/>
            <w:vAlign w:val="center"/>
          </w:tcPr>
          <w:p w14:paraId="175065F8" w14:textId="5F022A7C" w:rsidR="00B83CA9" w:rsidRPr="0062138E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333F88">
              <w:rPr>
                <w:rFonts w:ascii="Cambria" w:hAnsi="Cambria"/>
                <w:sz w:val="20"/>
                <w:szCs w:val="20"/>
              </w:rPr>
              <w:t>KU667309</w:t>
            </w:r>
          </w:p>
        </w:tc>
        <w:tc>
          <w:tcPr>
            <w:tcW w:w="268" w:type="dxa"/>
          </w:tcPr>
          <w:p w14:paraId="026498C4" w14:textId="77777777" w:rsidR="00B83CA9" w:rsidRPr="009910ED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6845371F" w14:textId="742B543C" w:rsidR="00B83CA9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51</w:t>
            </w:r>
          </w:p>
        </w:tc>
        <w:tc>
          <w:tcPr>
            <w:tcW w:w="982" w:type="dxa"/>
          </w:tcPr>
          <w:p w14:paraId="426088A4" w14:textId="2E861F6B" w:rsidR="00B83CA9" w:rsidRPr="009910ED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07</w:t>
            </w:r>
          </w:p>
        </w:tc>
        <w:tc>
          <w:tcPr>
            <w:tcW w:w="951" w:type="dxa"/>
          </w:tcPr>
          <w:p w14:paraId="0C66C709" w14:textId="30341172" w:rsidR="00B83CA9" w:rsidRPr="009910ED" w:rsidRDefault="00537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173D4422" w14:textId="002C7A9F" w:rsidTr="00326FD8">
        <w:trPr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4327297E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506F98BF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Kinixy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belliana</w:t>
            </w:r>
            <w:proofErr w:type="spellEnd"/>
          </w:p>
        </w:tc>
        <w:tc>
          <w:tcPr>
            <w:tcW w:w="2676" w:type="dxa"/>
            <w:vAlign w:val="center"/>
          </w:tcPr>
          <w:p w14:paraId="6443A649" w14:textId="745AFB38" w:rsidR="002751A5" w:rsidRPr="009910E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patozoon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proofErr w:type="gram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fitz</w:t>
            </w:r>
            <w:r w:rsidR="00866B1F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</w:t>
            </w: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imonsi</w:t>
            </w:r>
            <w:r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  <w:t>a,b</w:t>
            </w:r>
            <w:proofErr w:type="spellEnd"/>
            <w:proofErr w:type="gramEnd"/>
          </w:p>
        </w:tc>
        <w:tc>
          <w:tcPr>
            <w:tcW w:w="2130" w:type="dxa"/>
            <w:vAlign w:val="center"/>
          </w:tcPr>
          <w:p w14:paraId="124F22A0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9910ED">
              <w:rPr>
                <w:rFonts w:ascii="Cambria" w:hAnsi="Cambria"/>
                <w:color w:val="000000" w:themeColor="text1"/>
                <w:sz w:val="20"/>
                <w:szCs w:val="20"/>
              </w:rPr>
              <w:t>KR069084</w:t>
            </w:r>
          </w:p>
        </w:tc>
        <w:tc>
          <w:tcPr>
            <w:tcW w:w="268" w:type="dxa"/>
          </w:tcPr>
          <w:p w14:paraId="00224CA5" w14:textId="77777777" w:rsidR="002751A5" w:rsidRPr="009910ED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D300FE5" w14:textId="1369A519" w:rsidR="002751A5" w:rsidRPr="009910ED" w:rsidRDefault="00B83CA9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34</w:t>
            </w:r>
          </w:p>
        </w:tc>
        <w:tc>
          <w:tcPr>
            <w:tcW w:w="982" w:type="dxa"/>
          </w:tcPr>
          <w:p w14:paraId="61230E18" w14:textId="62DFE42C" w:rsidR="002751A5" w:rsidRPr="009910ED" w:rsidRDefault="0062138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32</w:t>
            </w:r>
          </w:p>
        </w:tc>
        <w:tc>
          <w:tcPr>
            <w:tcW w:w="951" w:type="dxa"/>
          </w:tcPr>
          <w:p w14:paraId="4568D351" w14:textId="2DC8A2D4" w:rsidR="002751A5" w:rsidRPr="009910ED" w:rsidRDefault="00537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5</w:t>
            </w:r>
          </w:p>
        </w:tc>
      </w:tr>
      <w:tr w:rsidR="00E463FB" w:rsidRPr="000031D1" w14:paraId="049E08AD" w14:textId="617FB50C" w:rsidTr="00326FD8">
        <w:trPr>
          <w:trHeight w:val="4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46B812E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4B4782DC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Testudo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graeca</w:t>
            </w:r>
            <w:proofErr w:type="spellEnd"/>
          </w:p>
        </w:tc>
        <w:tc>
          <w:tcPr>
            <w:tcW w:w="2676" w:type="dxa"/>
            <w:vAlign w:val="center"/>
          </w:tcPr>
          <w:p w14:paraId="11741C83" w14:textId="30297EFF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uritanica</w:t>
            </w:r>
            <w:proofErr w:type="spellEnd"/>
          </w:p>
        </w:tc>
        <w:tc>
          <w:tcPr>
            <w:tcW w:w="2130" w:type="dxa"/>
            <w:vAlign w:val="center"/>
          </w:tcPr>
          <w:p w14:paraId="2E767CA5" w14:textId="42F9D1AE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F9927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268" w:type="dxa"/>
          </w:tcPr>
          <w:p w14:paraId="24499DF0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2255EB19" w14:textId="13E8DE19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18</w:t>
            </w:r>
          </w:p>
        </w:tc>
        <w:tc>
          <w:tcPr>
            <w:tcW w:w="982" w:type="dxa"/>
          </w:tcPr>
          <w:p w14:paraId="7D41D54F" w14:textId="28546B50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9</w:t>
            </w:r>
          </w:p>
        </w:tc>
        <w:tc>
          <w:tcPr>
            <w:tcW w:w="951" w:type="dxa"/>
          </w:tcPr>
          <w:p w14:paraId="7B5187CA" w14:textId="174F5C62" w:rsidR="002751A5" w:rsidRPr="000031D1" w:rsidRDefault="00537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3</w:t>
            </w:r>
          </w:p>
        </w:tc>
      </w:tr>
      <w:tr w:rsidR="00E463FB" w:rsidRPr="000031D1" w14:paraId="149AD8B3" w14:textId="73AE6C05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2DD96531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080BE2DE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Egernia</w:t>
            </w:r>
            <w:proofErr w:type="spellEnd"/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5867A6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stokesii</w:t>
            </w:r>
            <w:proofErr w:type="spellEnd"/>
          </w:p>
        </w:tc>
        <w:tc>
          <w:tcPr>
            <w:tcW w:w="2676" w:type="dxa"/>
            <w:vAlign w:val="center"/>
          </w:tcPr>
          <w:p w14:paraId="4B0B1EDD" w14:textId="35391420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mariae</w:t>
            </w:r>
            <w:proofErr w:type="spellEnd"/>
          </w:p>
        </w:tc>
        <w:tc>
          <w:tcPr>
            <w:tcW w:w="2130" w:type="dxa"/>
            <w:vAlign w:val="center"/>
          </w:tcPr>
          <w:p w14:paraId="04ABD151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5867A6">
              <w:rPr>
                <w:rFonts w:ascii="Cambria" w:hAnsi="Cambria"/>
                <w:color w:val="000000" w:themeColor="text1"/>
                <w:sz w:val="20"/>
                <w:szCs w:val="20"/>
              </w:rPr>
              <w:t>KF99271</w:t>
            </w: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268" w:type="dxa"/>
          </w:tcPr>
          <w:p w14:paraId="5046694A" w14:textId="77777777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71B8E85E" w14:textId="1A73AEE7" w:rsidR="002751A5" w:rsidRPr="005867A6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373</w:t>
            </w:r>
          </w:p>
        </w:tc>
        <w:tc>
          <w:tcPr>
            <w:tcW w:w="982" w:type="dxa"/>
          </w:tcPr>
          <w:p w14:paraId="7C856C41" w14:textId="2AD73436" w:rsidR="002751A5" w:rsidRPr="005867A6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0572E339" w14:textId="594C8957" w:rsidR="002751A5" w:rsidRPr="005867A6" w:rsidRDefault="00537133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22E5612A" w14:textId="2383A84C" w:rsidTr="00326FD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vMerge/>
            <w:vAlign w:val="center"/>
          </w:tcPr>
          <w:p w14:paraId="1377FF8E" w14:textId="77777777" w:rsidR="002751A5" w:rsidRPr="000031D1" w:rsidRDefault="002751A5" w:rsidP="00D82CC4">
            <w:pPr>
              <w:spacing w:line="480" w:lineRule="auto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vAlign w:val="center"/>
          </w:tcPr>
          <w:p w14:paraId="7D93AAB9" w14:textId="77777777" w:rsidR="002751A5" w:rsidRPr="000031D1" w:rsidRDefault="002751A5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Rhinoclemmys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pulcherrima</w:t>
            </w:r>
            <w:proofErr w:type="spellEnd"/>
          </w:p>
        </w:tc>
        <w:tc>
          <w:tcPr>
            <w:tcW w:w="2676" w:type="dxa"/>
            <w:vAlign w:val="center"/>
          </w:tcPr>
          <w:p w14:paraId="250967A1" w14:textId="04EDE046" w:rsidR="002751A5" w:rsidRPr="005867A6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Cs/>
                <w:color w:val="000000" w:themeColor="text1"/>
                <w:sz w:val="20"/>
                <w:szCs w:val="20"/>
                <w:vertAlign w:val="superscript"/>
              </w:rPr>
            </w:pPr>
            <w:proofErr w:type="spellStart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Hemolivia</w:t>
            </w:r>
            <w:proofErr w:type="spellEnd"/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r w:rsidRPr="00E27334">
              <w:rPr>
                <w:rFonts w:ascii="Cambria" w:hAnsi="Cambria"/>
                <w:iCs/>
                <w:color w:val="000000" w:themeColor="text1"/>
                <w:sz w:val="20"/>
                <w:szCs w:val="20"/>
              </w:rPr>
              <w:t>sp</w:t>
            </w:r>
            <w:r w:rsidRPr="000031D1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.</w:t>
            </w:r>
          </w:p>
        </w:tc>
        <w:tc>
          <w:tcPr>
            <w:tcW w:w="2130" w:type="dxa"/>
            <w:vAlign w:val="center"/>
          </w:tcPr>
          <w:p w14:paraId="74D95F08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 w:rsidRPr="000031D1">
              <w:rPr>
                <w:rFonts w:ascii="Cambria" w:hAnsi="Cambria"/>
                <w:color w:val="000000" w:themeColor="text1"/>
                <w:sz w:val="20"/>
                <w:szCs w:val="20"/>
              </w:rPr>
              <w:t>KF992714</w:t>
            </w:r>
          </w:p>
        </w:tc>
        <w:tc>
          <w:tcPr>
            <w:tcW w:w="268" w:type="dxa"/>
          </w:tcPr>
          <w:p w14:paraId="5C6A534E" w14:textId="77777777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</w:tcPr>
          <w:p w14:paraId="5C8F0CC1" w14:textId="50888DDD" w:rsidR="002751A5" w:rsidRPr="000031D1" w:rsidRDefault="00E719F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21</w:t>
            </w:r>
          </w:p>
        </w:tc>
        <w:tc>
          <w:tcPr>
            <w:tcW w:w="982" w:type="dxa"/>
          </w:tcPr>
          <w:p w14:paraId="2CEC0DD0" w14:textId="3CDFFEA5" w:rsidR="002751A5" w:rsidRPr="000031D1" w:rsidRDefault="00292C3F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</w:tcPr>
          <w:p w14:paraId="0CDC33FE" w14:textId="20A56F79" w:rsidR="002751A5" w:rsidRPr="000031D1" w:rsidRDefault="00333F8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</w:tc>
      </w:tr>
      <w:tr w:rsidR="00E463FB" w:rsidRPr="000031D1" w14:paraId="3010B059" w14:textId="76C35C94" w:rsidTr="00326FD8">
        <w:trPr>
          <w:cantSplit/>
          <w:trHeight w:val="7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7" w:type="dxa"/>
            <w:tcBorders>
              <w:bottom w:val="single" w:sz="4" w:space="0" w:color="auto"/>
            </w:tcBorders>
            <w:textDirection w:val="btLr"/>
            <w:vAlign w:val="center"/>
          </w:tcPr>
          <w:p w14:paraId="54CD44F3" w14:textId="77777777" w:rsidR="002751A5" w:rsidRPr="000031D1" w:rsidRDefault="002751A5" w:rsidP="00D82CC4">
            <w:pPr>
              <w:spacing w:before="240" w:line="480" w:lineRule="auto"/>
              <w:jc w:val="center"/>
              <w:rPr>
                <w:rFonts w:ascii="Cambria" w:hAnsi="Cambria"/>
                <w:b w:val="0"/>
                <w:bCs w:val="0"/>
                <w:i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 </w:t>
            </w: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Karyolysus</w:t>
            </w:r>
            <w:proofErr w:type="spellEnd"/>
          </w:p>
          <w:p w14:paraId="61DAFD0F" w14:textId="77777777" w:rsidR="002751A5" w:rsidRPr="000031D1" w:rsidRDefault="002751A5" w:rsidP="00D82CC4">
            <w:pPr>
              <w:spacing w:line="480" w:lineRule="auto"/>
              <w:ind w:left="113" w:right="113"/>
              <w:jc w:val="both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3477" w:type="dxa"/>
            <w:tcBorders>
              <w:bottom w:val="single" w:sz="4" w:space="0" w:color="auto"/>
            </w:tcBorders>
            <w:vAlign w:val="center"/>
          </w:tcPr>
          <w:p w14:paraId="0A09E4A0" w14:textId="77777777" w:rsidR="000B54AA" w:rsidRDefault="000B54AA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  <w:p w14:paraId="323759E6" w14:textId="34C18BA9" w:rsidR="002751A5" w:rsidRDefault="00AA50AE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Ixodes </w:t>
            </w:r>
            <w:proofErr w:type="spellStart"/>
            <w:r w:rsidRPr="00AA50AE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ricinus</w:t>
            </w:r>
            <w:proofErr w:type="spellEnd"/>
          </w:p>
          <w:p w14:paraId="292B2009" w14:textId="3894741D" w:rsidR="000B54AA" w:rsidRPr="000031D1" w:rsidRDefault="000B54AA" w:rsidP="00D82CC4">
            <w:pPr>
              <w:spacing w:before="120" w:after="120" w:line="48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</w:p>
        </w:tc>
        <w:tc>
          <w:tcPr>
            <w:tcW w:w="2676" w:type="dxa"/>
            <w:tcBorders>
              <w:bottom w:val="single" w:sz="4" w:space="0" w:color="auto"/>
            </w:tcBorders>
            <w:vAlign w:val="center"/>
          </w:tcPr>
          <w:p w14:paraId="7678CF36" w14:textId="14AE1DEA" w:rsidR="002751A5" w:rsidRPr="000031D1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</w:pPr>
            <w:proofErr w:type="spellStart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Karyolysus</w:t>
            </w:r>
            <w:proofErr w:type="spellEnd"/>
            <w:r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 xml:space="preserve"> </w:t>
            </w:r>
            <w:proofErr w:type="spellStart"/>
            <w:r w:rsidR="00AC186B" w:rsidRPr="00AC186B">
              <w:rPr>
                <w:rFonts w:ascii="Cambria" w:hAnsi="Cambria"/>
                <w:i/>
                <w:color w:val="000000" w:themeColor="text1"/>
                <w:sz w:val="20"/>
                <w:szCs w:val="20"/>
              </w:rPr>
              <w:t>lacazei</w:t>
            </w:r>
            <w:proofErr w:type="spellEnd"/>
          </w:p>
        </w:tc>
        <w:tc>
          <w:tcPr>
            <w:tcW w:w="2130" w:type="dxa"/>
            <w:tcBorders>
              <w:bottom w:val="single" w:sz="4" w:space="0" w:color="auto"/>
            </w:tcBorders>
            <w:vAlign w:val="center"/>
          </w:tcPr>
          <w:p w14:paraId="13B23192" w14:textId="76BE58DF" w:rsidR="002751A5" w:rsidRPr="000031D1" w:rsidRDefault="00AC186B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t xml:space="preserve"> </w:t>
            </w:r>
            <w:r w:rsidRPr="00AC186B">
              <w:rPr>
                <w:rFonts w:ascii="Cambria" w:hAnsi="Cambria"/>
                <w:color w:val="000000" w:themeColor="text1"/>
                <w:sz w:val="20"/>
                <w:szCs w:val="20"/>
              </w:rPr>
              <w:t>MK497254</w:t>
            </w:r>
          </w:p>
        </w:tc>
        <w:tc>
          <w:tcPr>
            <w:tcW w:w="268" w:type="dxa"/>
            <w:tcBorders>
              <w:bottom w:val="single" w:sz="4" w:space="0" w:color="auto"/>
            </w:tcBorders>
          </w:tcPr>
          <w:p w14:paraId="168EB6BE" w14:textId="77777777" w:rsidR="002751A5" w:rsidRPr="00E27334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  <w:tc>
          <w:tcPr>
            <w:tcW w:w="1062" w:type="dxa"/>
            <w:tcBorders>
              <w:bottom w:val="single" w:sz="4" w:space="0" w:color="auto"/>
            </w:tcBorders>
          </w:tcPr>
          <w:p w14:paraId="2E99AF1D" w14:textId="77777777" w:rsidR="000B54AA" w:rsidRDefault="000B54A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6AE1E720" w14:textId="10808C79" w:rsidR="002751A5" w:rsidRPr="00E27334" w:rsidRDefault="00AA50AE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442</w:t>
            </w:r>
          </w:p>
        </w:tc>
        <w:tc>
          <w:tcPr>
            <w:tcW w:w="982" w:type="dxa"/>
            <w:tcBorders>
              <w:bottom w:val="single" w:sz="4" w:space="0" w:color="auto"/>
            </w:tcBorders>
          </w:tcPr>
          <w:p w14:paraId="12F75D94" w14:textId="77777777" w:rsidR="002751A5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3BDF1F9B" w14:textId="11F7B1EE" w:rsidR="005A7F9A" w:rsidRPr="00E27334" w:rsidRDefault="005A7F9A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1124</w:t>
            </w:r>
          </w:p>
        </w:tc>
        <w:tc>
          <w:tcPr>
            <w:tcW w:w="951" w:type="dxa"/>
            <w:tcBorders>
              <w:bottom w:val="single" w:sz="4" w:space="0" w:color="auto"/>
            </w:tcBorders>
          </w:tcPr>
          <w:p w14:paraId="1E8F5E75" w14:textId="77777777" w:rsidR="002751A5" w:rsidRDefault="002751A5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  <w:p w14:paraId="3C7D31EA" w14:textId="77777777" w:rsidR="00333F88" w:rsidRDefault="00333F8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  <w:r>
              <w:rPr>
                <w:rFonts w:ascii="Cambria" w:hAnsi="Cambria"/>
                <w:color w:val="000000" w:themeColor="text1"/>
                <w:sz w:val="20"/>
                <w:szCs w:val="20"/>
              </w:rPr>
              <w:t>582</w:t>
            </w:r>
          </w:p>
          <w:p w14:paraId="3FC39AA5" w14:textId="43DAD07D" w:rsidR="00333F88" w:rsidRPr="00E27334" w:rsidRDefault="00333F88" w:rsidP="00D82CC4">
            <w:pPr>
              <w:spacing w:before="120" w:after="120"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hAnsi="Cambria"/>
                <w:color w:val="000000" w:themeColor="text1"/>
                <w:sz w:val="20"/>
                <w:szCs w:val="20"/>
              </w:rPr>
            </w:pPr>
          </w:p>
        </w:tc>
      </w:tr>
    </w:tbl>
    <w:p w14:paraId="622967BC" w14:textId="77777777" w:rsidR="00833B91" w:rsidRDefault="00833B91" w:rsidP="00D82CC4">
      <w:pPr>
        <w:spacing w:line="480" w:lineRule="auto"/>
        <w:rPr>
          <w:rFonts w:ascii="Cambria" w:hAnsi="Cambria"/>
          <w:sz w:val="20"/>
          <w:szCs w:val="20"/>
          <w:lang w:val="en-US"/>
        </w:rPr>
      </w:pPr>
    </w:p>
    <w:p w14:paraId="0E3608B3" w14:textId="77777777" w:rsidR="00C868E3" w:rsidRDefault="00C868E3" w:rsidP="00C868E3">
      <w:pPr>
        <w:rPr>
          <w:rFonts w:ascii="Cambria" w:hAnsi="Cambria"/>
          <w:sz w:val="20"/>
          <w:szCs w:val="20"/>
          <w:lang w:val="en-US"/>
        </w:rPr>
      </w:pPr>
    </w:p>
    <w:p w14:paraId="598EE9BA" w14:textId="7D269D60" w:rsidR="00C868E3" w:rsidRDefault="00C868E3" w:rsidP="00C868E3">
      <w:pPr>
        <w:tabs>
          <w:tab w:val="left" w:pos="5487"/>
        </w:tabs>
        <w:rPr>
          <w:rFonts w:ascii="Cambria" w:hAnsi="Cambria"/>
          <w:sz w:val="20"/>
          <w:szCs w:val="20"/>
          <w:lang w:val="en-US"/>
        </w:rPr>
      </w:pPr>
      <w:r>
        <w:rPr>
          <w:rFonts w:ascii="Cambria" w:hAnsi="Cambria"/>
          <w:sz w:val="20"/>
          <w:szCs w:val="20"/>
          <w:lang w:val="en-US"/>
        </w:rPr>
        <w:tab/>
      </w:r>
    </w:p>
    <w:p w14:paraId="4D7055F9" w14:textId="699F1316" w:rsidR="00C868E3" w:rsidRDefault="00C868E3" w:rsidP="00C868E3">
      <w:pPr>
        <w:tabs>
          <w:tab w:val="left" w:pos="5487"/>
        </w:tabs>
        <w:rPr>
          <w:rFonts w:ascii="Cambria" w:hAnsi="Cambria"/>
          <w:sz w:val="20"/>
          <w:szCs w:val="20"/>
          <w:lang w:val="en-US"/>
        </w:rPr>
      </w:pPr>
    </w:p>
    <w:p w14:paraId="34DCB891" w14:textId="77777777" w:rsidR="003879F0" w:rsidRDefault="003879F0" w:rsidP="00C868E3">
      <w:pPr>
        <w:tabs>
          <w:tab w:val="left" w:pos="5487"/>
        </w:tabs>
        <w:rPr>
          <w:rFonts w:ascii="Cambria" w:hAnsi="Cambria"/>
          <w:sz w:val="20"/>
          <w:szCs w:val="20"/>
          <w:lang w:val="en-US"/>
        </w:rPr>
        <w:sectPr w:rsidR="003879F0" w:rsidSect="00F417DF">
          <w:pgSz w:w="15840" w:h="12240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68D6CEA4" w14:textId="13C25A33" w:rsidR="00C868E3" w:rsidRDefault="00C868E3" w:rsidP="00C868E3">
      <w:pPr>
        <w:tabs>
          <w:tab w:val="left" w:pos="5487"/>
        </w:tabs>
        <w:rPr>
          <w:rFonts w:ascii="Cambria" w:hAnsi="Cambria"/>
          <w:sz w:val="20"/>
          <w:szCs w:val="20"/>
          <w:lang w:val="en-US"/>
        </w:rPr>
      </w:pPr>
    </w:p>
    <w:p w14:paraId="220B0A3B" w14:textId="1C9439A6" w:rsidR="00C868E3" w:rsidRDefault="00C868E3" w:rsidP="00C868E3">
      <w:pPr>
        <w:tabs>
          <w:tab w:val="left" w:pos="5487"/>
        </w:tabs>
        <w:rPr>
          <w:rFonts w:ascii="Cambria" w:hAnsi="Cambria"/>
          <w:sz w:val="20"/>
          <w:szCs w:val="20"/>
          <w:lang w:val="en-US"/>
        </w:rPr>
      </w:pPr>
    </w:p>
    <w:p w14:paraId="1F02B777" w14:textId="25A19061" w:rsidR="00BF548F" w:rsidRPr="003A182D" w:rsidRDefault="00BF548F" w:rsidP="00BF548F">
      <w:pPr>
        <w:spacing w:after="0" w:line="480" w:lineRule="auto"/>
        <w:rPr>
          <w:rFonts w:ascii="Cambria" w:hAnsi="Cambria"/>
          <w:color w:val="131413"/>
          <w:sz w:val="24"/>
          <w:szCs w:val="24"/>
          <w:lang w:val="en-US"/>
        </w:rPr>
      </w:pPr>
      <w:r w:rsidRPr="000A668E">
        <w:rPr>
          <w:rFonts w:ascii="Cambria" w:hAnsi="Cambria"/>
          <w:b/>
          <w:bCs/>
          <w:lang w:val="en-US"/>
        </w:rPr>
        <w:t>Table</w:t>
      </w:r>
      <w:r>
        <w:rPr>
          <w:rFonts w:ascii="Cambria" w:hAnsi="Cambria"/>
          <w:b/>
          <w:bCs/>
          <w:lang w:val="en-US"/>
        </w:rPr>
        <w:t xml:space="preserve"> 4</w:t>
      </w:r>
      <w:r w:rsidRPr="000A668E">
        <w:rPr>
          <w:rFonts w:ascii="Cambria" w:hAnsi="Cambria"/>
          <w:b/>
          <w:bCs/>
          <w:lang w:val="en-US"/>
        </w:rPr>
        <w:t xml:space="preserve">:  </w:t>
      </w:r>
      <w:r w:rsidRPr="003A182D">
        <w:rPr>
          <w:rFonts w:ascii="Cambria" w:hAnsi="Cambria"/>
          <w:lang w:val="en-US"/>
        </w:rPr>
        <w:t xml:space="preserve">Genetic distance calculated using </w:t>
      </w:r>
      <w:r>
        <w:rPr>
          <w:rFonts w:ascii="Cambria" w:hAnsi="Cambria"/>
          <w:lang w:val="en-US"/>
        </w:rPr>
        <w:t>K2P</w:t>
      </w:r>
      <w:r w:rsidRPr="003A182D">
        <w:rPr>
          <w:rFonts w:ascii="Cambria" w:hAnsi="Cambria"/>
          <w:lang w:val="en-US"/>
        </w:rPr>
        <w:t xml:space="preserve"> model of substitutions, between </w:t>
      </w:r>
      <w:r>
        <w:rPr>
          <w:rFonts w:ascii="Cambria" w:hAnsi="Cambria"/>
          <w:lang w:val="en-US"/>
        </w:rPr>
        <w:t xml:space="preserve">18SrRNA lineages of Adeleorina parasites for the three different alignments in </w:t>
      </w:r>
      <w:r w:rsidR="00B65E01">
        <w:rPr>
          <w:rFonts w:ascii="Cambria" w:hAnsi="Cambria"/>
          <w:lang w:val="en-US"/>
        </w:rPr>
        <w:t xml:space="preserve">Fig. </w:t>
      </w:r>
      <w:r>
        <w:rPr>
          <w:rFonts w:ascii="Cambria" w:hAnsi="Cambria"/>
          <w:lang w:val="en-US"/>
        </w:rPr>
        <w:t xml:space="preserve"> 3.</w:t>
      </w:r>
      <w:r w:rsidR="00B65E01">
        <w:rPr>
          <w:rFonts w:ascii="Cambria" w:hAnsi="Cambria"/>
          <w:lang w:val="en-US"/>
        </w:rPr>
        <w:t xml:space="preserve"> and Fig. S1.</w:t>
      </w:r>
    </w:p>
    <w:p w14:paraId="63D09C98" w14:textId="77777777" w:rsidR="00C868E3" w:rsidRPr="000A668E" w:rsidRDefault="00C868E3" w:rsidP="00C868E3">
      <w:pPr>
        <w:spacing w:after="0" w:line="480" w:lineRule="auto"/>
        <w:rPr>
          <w:rFonts w:ascii="Cambria" w:hAnsi="Cambria" w:cs="Calibri"/>
          <w:color w:val="000000"/>
          <w:lang w:val="en-US" w:eastAsia="es-ES"/>
        </w:rPr>
      </w:pPr>
    </w:p>
    <w:tbl>
      <w:tblPr>
        <w:tblW w:w="12328" w:type="dxa"/>
        <w:tblBorders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9"/>
        <w:gridCol w:w="5931"/>
        <w:gridCol w:w="2144"/>
        <w:gridCol w:w="1559"/>
        <w:gridCol w:w="1985"/>
      </w:tblGrid>
      <w:tr w:rsidR="00115FB0" w:rsidRPr="0070476C" w14:paraId="452EE6EC" w14:textId="77777777" w:rsidTr="00326FD8">
        <w:trPr>
          <w:trHeight w:val="250"/>
        </w:trPr>
        <w:tc>
          <w:tcPr>
            <w:tcW w:w="6640" w:type="dxa"/>
            <w:gridSpan w:val="2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4C42F68B" w14:textId="25668ABC" w:rsidR="00115FB0" w:rsidRDefault="00115FB0" w:rsidP="00C868E3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  <w:r>
              <w:rPr>
                <w:rFonts w:ascii="Cambria" w:hAnsi="Cambria"/>
                <w:sz w:val="20"/>
                <w:szCs w:val="20"/>
                <w:lang w:val="en-US"/>
              </w:rPr>
              <w:t>Species</w:t>
            </w:r>
          </w:p>
        </w:tc>
        <w:tc>
          <w:tcPr>
            <w:tcW w:w="568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4427929" w14:textId="619235F5" w:rsidR="00115FB0" w:rsidRDefault="00115FB0" w:rsidP="00C868E3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Genetic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distance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(d ± SD)</w:t>
            </w:r>
          </w:p>
        </w:tc>
      </w:tr>
      <w:tr w:rsidR="00115FB0" w:rsidRPr="0070476C" w14:paraId="13C9C005" w14:textId="538DC00A" w:rsidTr="00326FD8">
        <w:trPr>
          <w:trHeight w:val="250"/>
        </w:trPr>
        <w:tc>
          <w:tcPr>
            <w:tcW w:w="6640" w:type="dxa"/>
            <w:gridSpan w:val="2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45C91" w14:textId="586492F4" w:rsidR="00115FB0" w:rsidRPr="0070476C" w:rsidRDefault="00115FB0" w:rsidP="00C868E3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21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03F82" w14:textId="77777777" w:rsidR="00115FB0" w:rsidRDefault="00D7786B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Full 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lenght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sequences</w:t>
            </w:r>
            <w:proofErr w:type="spellEnd"/>
          </w:p>
          <w:p w14:paraId="09300F5B" w14:textId="27E91FEC" w:rsidR="00866B1F" w:rsidRPr="0070476C" w:rsidRDefault="00866B1F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="00B65E01">
              <w:rPr>
                <w:rFonts w:ascii="Cambria" w:hAnsi="Cambria" w:cs="Arial"/>
                <w:color w:val="000000"/>
                <w:sz w:val="20"/>
                <w:szCs w:val="20"/>
              </w:rPr>
              <w:t xml:space="preserve">Fig.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3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E895F64" w14:textId="77777777" w:rsidR="00115FB0" w:rsidRDefault="00D7786B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1000 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bp</w:t>
            </w:r>
            <w:proofErr w:type="spellEnd"/>
          </w:p>
          <w:p w14:paraId="7AA92AFB" w14:textId="2C5E05A9" w:rsidR="00866B1F" w:rsidRDefault="00866B1F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="00B65E01">
              <w:rPr>
                <w:rFonts w:ascii="Cambria" w:hAnsi="Cambria" w:cs="Arial"/>
                <w:color w:val="000000"/>
                <w:sz w:val="20"/>
                <w:szCs w:val="20"/>
              </w:rPr>
              <w:t xml:space="preserve">Fig.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S1</w:t>
            </w:r>
            <w:r w:rsidR="00C400A1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73ECE4D5" w14:textId="77777777" w:rsidR="00115FB0" w:rsidRDefault="00D7786B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585 pb</w:t>
            </w:r>
          </w:p>
          <w:p w14:paraId="000D26F7" w14:textId="1D5E92E2" w:rsidR="00866B1F" w:rsidRDefault="00866B1F" w:rsidP="00326FD8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="00B65E01">
              <w:rPr>
                <w:rFonts w:ascii="Cambria" w:hAnsi="Cambria" w:cs="Arial"/>
                <w:color w:val="000000"/>
                <w:sz w:val="20"/>
                <w:szCs w:val="20"/>
              </w:rPr>
              <w:t xml:space="preserve">Fig.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S1</w:t>
            </w:r>
            <w:r w:rsidR="00C400A1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B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</w:p>
        </w:tc>
      </w:tr>
      <w:tr w:rsidR="00D7786B" w:rsidRPr="00C400A1" w14:paraId="43A06986" w14:textId="139C715A" w:rsidTr="00326FD8">
        <w:trPr>
          <w:trHeight w:val="250"/>
        </w:trPr>
        <w:tc>
          <w:tcPr>
            <w:tcW w:w="12328" w:type="dxa"/>
            <w:gridSpan w:val="5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42732" w14:textId="77777777" w:rsidR="00D7786B" w:rsidRDefault="00D7786B" w:rsidP="00D7786B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73B55632" w14:textId="200AA477" w:rsidR="00D7786B" w:rsidRPr="00115FB0" w:rsidRDefault="00D7786B" w:rsidP="00326FD8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 w:rsidRPr="00BC3FEE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r w:rsidRPr="00BC3FEE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amphibians (Clade A)</w:t>
            </w:r>
          </w:p>
        </w:tc>
      </w:tr>
      <w:tr w:rsidR="00115FB0" w:rsidRPr="0070476C" w14:paraId="376B1348" w14:textId="0EB8B51F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BFD1EAE" w14:textId="77777777" w:rsidR="00115FB0" w:rsidRPr="00BC3FEE" w:rsidRDefault="00115FB0" w:rsidP="00C868E3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388EF3B8" w14:textId="77777777" w:rsidR="00115FB0" w:rsidRPr="0070476C" w:rsidRDefault="00115FB0" w:rsidP="00C868E3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tenuis</w:t>
            </w:r>
            <w:proofErr w:type="spellEnd"/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. </w:t>
            </w:r>
          </w:p>
        </w:tc>
        <w:tc>
          <w:tcPr>
            <w:tcW w:w="2144" w:type="dxa"/>
            <w:shd w:val="clear" w:color="auto" w:fill="auto"/>
            <w:noWrap/>
            <w:vAlign w:val="bottom"/>
            <w:hideMark/>
          </w:tcPr>
          <w:p w14:paraId="5F28B315" w14:textId="44A24842" w:rsidR="00115FB0" w:rsidRPr="0070476C" w:rsidRDefault="00D7786B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</w:t>
            </w:r>
            <w:r w:rsidR="00115FB0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±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0.010</w:t>
            </w:r>
            <w:r w:rsidR="00115FB0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559" w:type="dxa"/>
          </w:tcPr>
          <w:p w14:paraId="3D0AAB75" w14:textId="3D85AF71" w:rsidR="00115FB0" w:rsidRPr="0070476C" w:rsidRDefault="0041106D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0</w:t>
            </w:r>
          </w:p>
        </w:tc>
        <w:tc>
          <w:tcPr>
            <w:tcW w:w="1985" w:type="dxa"/>
          </w:tcPr>
          <w:p w14:paraId="5F091863" w14:textId="2EC34B36" w:rsidR="00115FB0" w:rsidRPr="0070476C" w:rsidRDefault="009B16C0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0</w:t>
            </w:r>
          </w:p>
        </w:tc>
      </w:tr>
      <w:tr w:rsidR="00115FB0" w:rsidRPr="00BC3FEE" w14:paraId="26BEBAC4" w14:textId="7AF97BA8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1CF8527" w14:textId="77777777" w:rsidR="00115FB0" w:rsidRPr="0070476C" w:rsidRDefault="00115FB0" w:rsidP="00C868E3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3133F466" w14:textId="77777777" w:rsidR="00115FB0" w:rsidRPr="0070476C" w:rsidRDefault="00115FB0" w:rsidP="00C868E3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theileri</w:t>
            </w:r>
            <w:proofErr w:type="spellEnd"/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.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</w:tcPr>
          <w:p w14:paraId="3133AE9E" w14:textId="3D5FD0FA" w:rsidR="00115FB0" w:rsidRPr="00BC3FEE" w:rsidRDefault="00D7786B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5 ± 0.010</w:t>
            </w:r>
          </w:p>
        </w:tc>
        <w:tc>
          <w:tcPr>
            <w:tcW w:w="1559" w:type="dxa"/>
          </w:tcPr>
          <w:p w14:paraId="59EA432A" w14:textId="0BCD7312" w:rsidR="00115FB0" w:rsidRPr="00BC3FEE" w:rsidRDefault="0041106D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5 ± 0.010</w:t>
            </w:r>
          </w:p>
        </w:tc>
        <w:tc>
          <w:tcPr>
            <w:tcW w:w="1985" w:type="dxa"/>
          </w:tcPr>
          <w:p w14:paraId="5009D93C" w14:textId="40D3A15B" w:rsidR="00115FB0" w:rsidRPr="00BC3FEE" w:rsidRDefault="009B16C0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5 ± 0.010</w:t>
            </w:r>
          </w:p>
        </w:tc>
      </w:tr>
      <w:tr w:rsidR="00115FB0" w:rsidRPr="0070476C" w14:paraId="23949553" w14:textId="24DFC0B8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E0FC319" w14:textId="77777777" w:rsidR="00115FB0" w:rsidRPr="00BC3FEE" w:rsidRDefault="00115FB0" w:rsidP="00C868E3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3DBC8460" w14:textId="77777777" w:rsidR="00115FB0" w:rsidRPr="0070476C" w:rsidRDefault="00115FB0" w:rsidP="00C868E3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catesbianae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.</w:t>
            </w:r>
          </w:p>
        </w:tc>
        <w:tc>
          <w:tcPr>
            <w:tcW w:w="2144" w:type="dxa"/>
            <w:shd w:val="clear" w:color="auto" w:fill="auto"/>
            <w:noWrap/>
          </w:tcPr>
          <w:p w14:paraId="042F3F1B" w14:textId="10FAC65D" w:rsidR="00115FB0" w:rsidRPr="0070476C" w:rsidRDefault="00D7786B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1 ± 0.010</w:t>
            </w:r>
          </w:p>
        </w:tc>
        <w:tc>
          <w:tcPr>
            <w:tcW w:w="1559" w:type="dxa"/>
          </w:tcPr>
          <w:p w14:paraId="56358B39" w14:textId="23B74F5F" w:rsidR="00115FB0" w:rsidRPr="00501D6C" w:rsidRDefault="00493144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1 ± 0.010</w:t>
            </w:r>
          </w:p>
        </w:tc>
        <w:tc>
          <w:tcPr>
            <w:tcW w:w="1985" w:type="dxa"/>
          </w:tcPr>
          <w:p w14:paraId="36F1183A" w14:textId="42514988" w:rsidR="00115FB0" w:rsidRPr="00501D6C" w:rsidRDefault="009B16C0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0</w:t>
            </w:r>
          </w:p>
        </w:tc>
      </w:tr>
      <w:tr w:rsidR="00115FB0" w:rsidRPr="0070476C" w14:paraId="44E6A089" w14:textId="5A3B4A8D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315291" w14:textId="77777777" w:rsidR="00115FB0" w:rsidRPr="0070476C" w:rsidRDefault="00115FB0" w:rsidP="00C868E3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D394E1A" w14:textId="77777777" w:rsidR="00115FB0" w:rsidRPr="0070476C" w:rsidRDefault="00115FB0" w:rsidP="00C868E3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ixoxo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.</w:t>
            </w:r>
          </w:p>
        </w:tc>
        <w:tc>
          <w:tcPr>
            <w:tcW w:w="2144" w:type="dxa"/>
            <w:shd w:val="clear" w:color="auto" w:fill="auto"/>
            <w:noWrap/>
          </w:tcPr>
          <w:p w14:paraId="1A763BF3" w14:textId="1B6584E0" w:rsidR="00115FB0" w:rsidRPr="0070476C" w:rsidRDefault="00D7786B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3 ± 0.010</w:t>
            </w:r>
          </w:p>
        </w:tc>
        <w:tc>
          <w:tcPr>
            <w:tcW w:w="1559" w:type="dxa"/>
          </w:tcPr>
          <w:p w14:paraId="0A852DC0" w14:textId="04FA144F" w:rsidR="00115FB0" w:rsidRPr="00501D6C" w:rsidRDefault="00493144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3 ± 0.010</w:t>
            </w:r>
          </w:p>
        </w:tc>
        <w:tc>
          <w:tcPr>
            <w:tcW w:w="1985" w:type="dxa"/>
          </w:tcPr>
          <w:p w14:paraId="2FA7E920" w14:textId="78AF0071" w:rsidR="00115FB0" w:rsidRPr="00501D6C" w:rsidRDefault="009B16C0" w:rsidP="00C868E3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3 ± 0.011</w:t>
            </w:r>
          </w:p>
        </w:tc>
      </w:tr>
      <w:tr w:rsidR="00493144" w:rsidRPr="0070476C" w14:paraId="09ACF8AF" w14:textId="57A74BA9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A977A4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265FC08C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clamatae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.</w:t>
            </w:r>
          </w:p>
        </w:tc>
        <w:tc>
          <w:tcPr>
            <w:tcW w:w="2144" w:type="dxa"/>
            <w:shd w:val="clear" w:color="auto" w:fill="auto"/>
            <w:noWrap/>
          </w:tcPr>
          <w:p w14:paraId="426A78E6" w14:textId="4D6D3023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0</w:t>
            </w:r>
          </w:p>
        </w:tc>
        <w:tc>
          <w:tcPr>
            <w:tcW w:w="1559" w:type="dxa"/>
          </w:tcPr>
          <w:p w14:paraId="4BA04D51" w14:textId="1D1C93A1" w:rsidR="00493144" w:rsidRPr="00501D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0</w:t>
            </w:r>
          </w:p>
        </w:tc>
        <w:tc>
          <w:tcPr>
            <w:tcW w:w="1985" w:type="dxa"/>
          </w:tcPr>
          <w:p w14:paraId="480E86D5" w14:textId="08C4185F" w:rsidR="00493144" w:rsidRPr="00501D6C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1</w:t>
            </w:r>
          </w:p>
        </w:tc>
      </w:tr>
      <w:tr w:rsidR="00493144" w:rsidRPr="0070476C" w14:paraId="37B21C6E" w14:textId="70577D8E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BCCFEFB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125EBFDF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involucrum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.</w:t>
            </w:r>
          </w:p>
        </w:tc>
        <w:tc>
          <w:tcPr>
            <w:tcW w:w="2144" w:type="dxa"/>
            <w:shd w:val="clear" w:color="auto" w:fill="auto"/>
            <w:noWrap/>
          </w:tcPr>
          <w:p w14:paraId="57F39BF0" w14:textId="5A32A171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0</w:t>
            </w:r>
          </w:p>
        </w:tc>
        <w:tc>
          <w:tcPr>
            <w:tcW w:w="1559" w:type="dxa"/>
          </w:tcPr>
          <w:p w14:paraId="54C4C801" w14:textId="6C584394" w:rsidR="00493144" w:rsidRPr="00501D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0</w:t>
            </w:r>
          </w:p>
        </w:tc>
        <w:tc>
          <w:tcPr>
            <w:tcW w:w="1985" w:type="dxa"/>
          </w:tcPr>
          <w:p w14:paraId="6778AB2B" w14:textId="63488E1A" w:rsidR="00493144" w:rsidRPr="00501D6C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5 ± 0.011</w:t>
            </w:r>
          </w:p>
        </w:tc>
      </w:tr>
      <w:tr w:rsidR="00493144" w:rsidRPr="00BC3FEE" w14:paraId="31DAE3B4" w14:textId="1B4B70C2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F9846C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6D5A029E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thor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.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31234A01" w14:textId="4006641C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6 ± 0.010</w:t>
            </w:r>
          </w:p>
        </w:tc>
        <w:tc>
          <w:tcPr>
            <w:tcW w:w="1559" w:type="dxa"/>
            <w:vAlign w:val="bottom"/>
          </w:tcPr>
          <w:p w14:paraId="6CD6AEF6" w14:textId="11257888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6 ± 0.010</w:t>
            </w:r>
          </w:p>
        </w:tc>
        <w:tc>
          <w:tcPr>
            <w:tcW w:w="1985" w:type="dxa"/>
          </w:tcPr>
          <w:p w14:paraId="383177AD" w14:textId="0DEA4652" w:rsidR="00493144" w:rsidRPr="00BC3FEE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6 ± 0.011</w:t>
            </w:r>
          </w:p>
        </w:tc>
      </w:tr>
      <w:tr w:rsidR="00493144" w:rsidRPr="00C400A1" w14:paraId="2A1ABA88" w14:textId="5CC90056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  <w:hideMark/>
          </w:tcPr>
          <w:p w14:paraId="355E33FA" w14:textId="77777777" w:rsidR="00493144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79FCD183" w14:textId="6B3C9CFA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lastRenderedPageBreak/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reptiles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(Clade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B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72FE8AAB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85A767B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261ED0F0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493144" w:rsidRPr="00B13E5D" w14:paraId="52312B5C" w14:textId="07425E08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E72C959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74A34248" w14:textId="55067B29" w:rsidR="00493144" w:rsidRPr="00326FD8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boiga</w:t>
            </w:r>
            <w:proofErr w:type="spellEnd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>.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3632B406" w14:textId="2795CEC6" w:rsidR="00493144" w:rsidRPr="00326FD8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4 ± 0.012</w:t>
            </w:r>
          </w:p>
        </w:tc>
        <w:tc>
          <w:tcPr>
            <w:tcW w:w="1559" w:type="dxa"/>
          </w:tcPr>
          <w:p w14:paraId="18509987" w14:textId="7C0B8262" w:rsidR="00493144" w:rsidRPr="00326FD8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6 ± 0.011</w:t>
            </w:r>
          </w:p>
        </w:tc>
        <w:tc>
          <w:tcPr>
            <w:tcW w:w="1985" w:type="dxa"/>
          </w:tcPr>
          <w:p w14:paraId="181E2064" w14:textId="0CAB356E" w:rsidR="00493144" w:rsidRPr="00326FD8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 ± 0.011</w:t>
            </w:r>
          </w:p>
        </w:tc>
      </w:tr>
      <w:tr w:rsidR="00493144" w:rsidRPr="00B13E5D" w14:paraId="04A32BF2" w14:textId="56CD5ABE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35958D0" w14:textId="77777777" w:rsidR="00493144" w:rsidRPr="00326FD8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55B10F15" w14:textId="5F4EC92A" w:rsidR="00493144" w:rsidRPr="0041106D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41106D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1106D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1106D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ciuri</w:t>
            </w:r>
            <w:proofErr w:type="spellEnd"/>
            <w:r w:rsidRPr="0041106D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1106D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1106D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1106D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1106D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1106D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1106D">
              <w:rPr>
                <w:rFonts w:ascii="Cambria" w:hAnsi="Cambria" w:cs="Arial"/>
                <w:color w:val="000000"/>
                <w:sz w:val="20"/>
                <w:szCs w:val="20"/>
              </w:rPr>
              <w:t>.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49C8B93" w14:textId="449F8936" w:rsidR="00493144" w:rsidRPr="00326FD8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  <w:tc>
          <w:tcPr>
            <w:tcW w:w="1559" w:type="dxa"/>
          </w:tcPr>
          <w:p w14:paraId="193DD044" w14:textId="5DF87DF7" w:rsidR="00493144" w:rsidRPr="00326FD8" w:rsidRDefault="00767ACD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  <w:tc>
          <w:tcPr>
            <w:tcW w:w="1985" w:type="dxa"/>
          </w:tcPr>
          <w:p w14:paraId="1F1F10A1" w14:textId="7551CCF9" w:rsidR="00493144" w:rsidRPr="00326FD8" w:rsidRDefault="00D47EFE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</w:tr>
      <w:tr w:rsidR="00493144" w:rsidRPr="0070476C" w14:paraId="09A3B2D6" w14:textId="05CDAFA8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2D99678" w14:textId="77777777" w:rsidR="00493144" w:rsidRPr="00326FD8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06E2BDE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511D7F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11D7F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ayorgbor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4D95DF48" w14:textId="6D3985F9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  <w:tc>
          <w:tcPr>
            <w:tcW w:w="1559" w:type="dxa"/>
          </w:tcPr>
          <w:p w14:paraId="7EA4FFBD" w14:textId="21DBE3F2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  <w:tc>
          <w:tcPr>
            <w:tcW w:w="1985" w:type="dxa"/>
          </w:tcPr>
          <w:p w14:paraId="3ED8783A" w14:textId="76C1431C" w:rsidR="00493144" w:rsidRPr="0070476C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</w:tr>
      <w:tr w:rsidR="00493144" w:rsidRPr="00B13E5D" w14:paraId="2A743D8C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21D2F52A" w14:textId="77777777" w:rsidR="00493144" w:rsidRPr="00B13E5D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3514061A" w14:textId="03E85FA4" w:rsidR="00493144" w:rsidRPr="00326FD8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26FD8">
              <w:rPr>
                <w:rFonts w:ascii="Cambria" w:hAnsi="Cambria"/>
                <w:i/>
                <w:iCs/>
                <w:lang w:val="en-US"/>
              </w:rPr>
              <w:t>seychellensis</w:t>
            </w:r>
            <w:proofErr w:type="spellEnd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vs </w:t>
            </w: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proofErr w:type="spellEnd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simidi</w:t>
            </w:r>
            <w:proofErr w:type="spellEnd"/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C3AF5FA" w14:textId="392A36D4" w:rsidR="00493144" w:rsidRPr="00326FD8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  <w:tc>
          <w:tcPr>
            <w:tcW w:w="1559" w:type="dxa"/>
          </w:tcPr>
          <w:p w14:paraId="5CFB4C30" w14:textId="1173601A" w:rsidR="00493144" w:rsidRPr="00326FD8" w:rsidRDefault="00767ACD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  <w:tc>
          <w:tcPr>
            <w:tcW w:w="1985" w:type="dxa"/>
          </w:tcPr>
          <w:p w14:paraId="2FA6BB82" w14:textId="627E1736" w:rsidR="00493144" w:rsidRPr="00326FD8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4 ± 0.009</w:t>
            </w:r>
          </w:p>
        </w:tc>
      </w:tr>
      <w:tr w:rsidR="00493144" w:rsidRPr="0070476C" w14:paraId="2B058C2F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1175DD6" w14:textId="77777777" w:rsidR="00493144" w:rsidRPr="00B13E5D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5877CF8E" w14:textId="520E548C" w:rsidR="00493144" w:rsidRPr="00511D7F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11D7F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ophisauri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7625B3F" w14:textId="111B7A7D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  <w:tc>
          <w:tcPr>
            <w:tcW w:w="1559" w:type="dxa"/>
          </w:tcPr>
          <w:p w14:paraId="63533F80" w14:textId="77868818" w:rsidR="00493144" w:rsidRPr="0070476C" w:rsidRDefault="00767ACD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  <w:tc>
          <w:tcPr>
            <w:tcW w:w="1985" w:type="dxa"/>
          </w:tcPr>
          <w:p w14:paraId="0BB7F382" w14:textId="3D9C5E8C" w:rsidR="00493144" w:rsidRPr="0070476C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1 ± 0.007</w:t>
            </w:r>
          </w:p>
        </w:tc>
      </w:tr>
      <w:tr w:rsidR="00493144" w:rsidRPr="0070476C" w14:paraId="35C52A2F" w14:textId="11892BC1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81081DF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5C5348D0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caimani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21D369F" w14:textId="51495CD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559" w:type="dxa"/>
          </w:tcPr>
          <w:p w14:paraId="1B5CFA59" w14:textId="6BEC1455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985" w:type="dxa"/>
          </w:tcPr>
          <w:p w14:paraId="5660470E" w14:textId="667B70C9" w:rsidR="00493144" w:rsidRPr="0070476C" w:rsidRDefault="009B16C0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</w:tr>
      <w:tr w:rsidR="00493144" w:rsidRPr="00C400A1" w14:paraId="11EE9357" w14:textId="77777777" w:rsidTr="00326FD8">
        <w:trPr>
          <w:trHeight w:val="948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52A17665" w14:textId="77777777" w:rsidR="00493144" w:rsidRPr="0041106D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46FC4B2E" w14:textId="0AD5AA11" w:rsidR="00493144" w:rsidRPr="00DC2359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reptiles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(Clade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C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7DD07E4" w14:textId="77777777" w:rsidR="00493144" w:rsidRPr="00DC2359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55848A0C" w14:textId="77777777" w:rsidR="00493144" w:rsidRPr="00DC2359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58B0CE7E" w14:textId="77777777" w:rsidR="00493144" w:rsidRPr="00DC2359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493144" w:rsidRPr="00BC3FEE" w14:paraId="16BAE314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107B329A" w14:textId="4801052A" w:rsidR="00493144" w:rsidRPr="00BC3FEE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BC3FEE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               </w:t>
            </w:r>
          </w:p>
        </w:tc>
        <w:tc>
          <w:tcPr>
            <w:tcW w:w="5931" w:type="dxa"/>
            <w:shd w:val="clear" w:color="auto" w:fill="auto"/>
            <w:vAlign w:val="bottom"/>
          </w:tcPr>
          <w:p w14:paraId="74768A7F" w14:textId="1DA4E8BE" w:rsidR="00493144" w:rsidRPr="00BC3FEE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r w:rsidRPr="00373E44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r w:rsidRPr="00373E44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colubri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2AC0E8B" w14:textId="21D73299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19 ± 0.006</w:t>
            </w:r>
          </w:p>
        </w:tc>
        <w:tc>
          <w:tcPr>
            <w:tcW w:w="1559" w:type="dxa"/>
          </w:tcPr>
          <w:p w14:paraId="1DB6AD42" w14:textId="6ED10B65" w:rsidR="00493144" w:rsidRPr="00BC3FEE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19 ± 0.006</w:t>
            </w:r>
          </w:p>
        </w:tc>
        <w:tc>
          <w:tcPr>
            <w:tcW w:w="1985" w:type="dxa"/>
          </w:tcPr>
          <w:p w14:paraId="042190C1" w14:textId="7101A675" w:rsidR="00493144" w:rsidRPr="00BC3FEE" w:rsidRDefault="00D47EFE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19 ± 0.006</w:t>
            </w:r>
          </w:p>
        </w:tc>
      </w:tr>
      <w:tr w:rsidR="006D7397" w:rsidRPr="00C400A1" w14:paraId="3980687B" w14:textId="77777777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4ED1F411" w14:textId="5B3D0B6F" w:rsidR="006D7397" w:rsidRPr="00326FD8" w:rsidRDefault="006D7397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other Testudines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78D1FBE" w14:textId="77777777" w:rsidR="006D7397" w:rsidRPr="00326FD8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2C07A79F" w14:textId="77777777" w:rsidR="006D7397" w:rsidRPr="00326FD8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3CB6524F" w14:textId="77777777" w:rsidR="006D7397" w:rsidRPr="00326FD8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493144" w:rsidRPr="00BC3FEE" w14:paraId="4F3B7592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A4F8B1B" w14:textId="77777777" w:rsidR="00493144" w:rsidRPr="00BC3FEE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vAlign w:val="bottom"/>
          </w:tcPr>
          <w:p w14:paraId="08986FE4" w14:textId="5AE65CFF" w:rsidR="00493144" w:rsidRPr="00373E44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373E44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fitz</w:t>
            </w:r>
            <w:r w:rsidR="002B772E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imonsi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B093294" w14:textId="237D5353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0 ± 0.007</w:t>
            </w:r>
          </w:p>
        </w:tc>
        <w:tc>
          <w:tcPr>
            <w:tcW w:w="1559" w:type="dxa"/>
          </w:tcPr>
          <w:p w14:paraId="0AE62CD0" w14:textId="2BFE4954" w:rsidR="00493144" w:rsidRPr="00BC3FEE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0 ± 0.008</w:t>
            </w:r>
          </w:p>
        </w:tc>
        <w:tc>
          <w:tcPr>
            <w:tcW w:w="1985" w:type="dxa"/>
          </w:tcPr>
          <w:p w14:paraId="3B51E142" w14:textId="7D8F6FCF" w:rsidR="00493144" w:rsidRPr="00BC3FEE" w:rsidRDefault="00D47EFE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0 ± 0.007</w:t>
            </w:r>
          </w:p>
        </w:tc>
      </w:tr>
      <w:tr w:rsidR="00493144" w:rsidRPr="00C400A1" w14:paraId="4A4BC34A" w14:textId="4692C9EA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  <w:hideMark/>
          </w:tcPr>
          <w:p w14:paraId="67F01E4C" w14:textId="77777777" w:rsidR="00493144" w:rsidRPr="00326FD8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01C7368F" w14:textId="1B40EE78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mammals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(Clade D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284C378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76FC8C34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0858EA15" w14:textId="7777777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493144" w:rsidRPr="0070476C" w14:paraId="4201841D" w14:textId="5618D376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78FBF8E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40B483FA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Hepatozoon 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felis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837DC0B" w14:textId="33725D90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7</w:t>
            </w:r>
          </w:p>
        </w:tc>
        <w:tc>
          <w:tcPr>
            <w:tcW w:w="1559" w:type="dxa"/>
          </w:tcPr>
          <w:p w14:paraId="5CD8E4B5" w14:textId="012F5133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8</w:t>
            </w:r>
          </w:p>
        </w:tc>
        <w:tc>
          <w:tcPr>
            <w:tcW w:w="1985" w:type="dxa"/>
          </w:tcPr>
          <w:p w14:paraId="117539AD" w14:textId="71BD091A" w:rsidR="00493144" w:rsidRPr="0070476C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8</w:t>
            </w:r>
          </w:p>
        </w:tc>
      </w:tr>
      <w:tr w:rsidR="00493144" w:rsidRPr="0070476C" w14:paraId="6F3105F6" w14:textId="59325339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F361883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69573A78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apri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26B087A" w14:textId="3AD4E167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6 ± 0.010</w:t>
            </w:r>
          </w:p>
        </w:tc>
        <w:tc>
          <w:tcPr>
            <w:tcW w:w="1559" w:type="dxa"/>
          </w:tcPr>
          <w:p w14:paraId="0AFEA93B" w14:textId="74EEA771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6 ± 0.009</w:t>
            </w:r>
          </w:p>
        </w:tc>
        <w:tc>
          <w:tcPr>
            <w:tcW w:w="1985" w:type="dxa"/>
          </w:tcPr>
          <w:p w14:paraId="7AAFA671" w14:textId="623DABF6" w:rsidR="00493144" w:rsidRPr="0070476C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6 ± 0.009</w:t>
            </w:r>
          </w:p>
        </w:tc>
      </w:tr>
      <w:tr w:rsidR="00493144" w:rsidRPr="0070476C" w14:paraId="3D71D04A" w14:textId="3F913D1B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6BE9FCF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1A05A257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procyonis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531AAC9" w14:textId="13D6ED32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10</w:t>
            </w:r>
          </w:p>
        </w:tc>
        <w:tc>
          <w:tcPr>
            <w:tcW w:w="1559" w:type="dxa"/>
          </w:tcPr>
          <w:p w14:paraId="5F02FD27" w14:textId="25D668E1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09</w:t>
            </w:r>
          </w:p>
        </w:tc>
        <w:tc>
          <w:tcPr>
            <w:tcW w:w="1985" w:type="dxa"/>
          </w:tcPr>
          <w:p w14:paraId="41E1F89E" w14:textId="78FACBA0" w:rsidR="00493144" w:rsidRPr="0070476C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10</w:t>
            </w:r>
          </w:p>
        </w:tc>
      </w:tr>
      <w:tr w:rsidR="00493144" w:rsidRPr="0070476C" w14:paraId="5D8CFBFD" w14:textId="150BAE00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250769B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3E2FC56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ursi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5F75BE3" w14:textId="71AAFB5C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09</w:t>
            </w:r>
          </w:p>
        </w:tc>
        <w:tc>
          <w:tcPr>
            <w:tcW w:w="1559" w:type="dxa"/>
          </w:tcPr>
          <w:p w14:paraId="4B2B6D74" w14:textId="7DD4434A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09</w:t>
            </w:r>
          </w:p>
        </w:tc>
        <w:tc>
          <w:tcPr>
            <w:tcW w:w="1985" w:type="dxa"/>
          </w:tcPr>
          <w:p w14:paraId="7C1EFF5A" w14:textId="5AD62250" w:rsidR="00493144" w:rsidRPr="0070476C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09</w:t>
            </w:r>
          </w:p>
        </w:tc>
      </w:tr>
      <w:tr w:rsidR="00493144" w:rsidRPr="0070476C" w14:paraId="67C151B3" w14:textId="4C37193B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4AC01AA" w14:textId="77777777" w:rsidR="00493144" w:rsidRPr="0070476C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55C887AF" w14:textId="77777777" w:rsidR="00493144" w:rsidRPr="0070476C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canis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90A35DF" w14:textId="180066F6" w:rsidR="00493144" w:rsidRPr="0070476C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10</w:t>
            </w:r>
          </w:p>
        </w:tc>
        <w:tc>
          <w:tcPr>
            <w:tcW w:w="1559" w:type="dxa"/>
          </w:tcPr>
          <w:p w14:paraId="5C1F34B9" w14:textId="3EA67B96" w:rsidR="00493144" w:rsidRPr="0070476C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0</w:t>
            </w:r>
          </w:p>
        </w:tc>
        <w:tc>
          <w:tcPr>
            <w:tcW w:w="1985" w:type="dxa"/>
          </w:tcPr>
          <w:p w14:paraId="78CFB7E2" w14:textId="4129EAFC" w:rsidR="00493144" w:rsidRPr="0070476C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1</w:t>
            </w:r>
          </w:p>
        </w:tc>
      </w:tr>
      <w:tr w:rsidR="00493144" w:rsidRPr="00C400A1" w14:paraId="748D4172" w14:textId="77777777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2FE124E7" w14:textId="77777777" w:rsidR="00493144" w:rsidRPr="00326FD8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022165AE" w14:textId="04A9C7A9" w:rsidR="00493144" w:rsidRPr="00BC3FEE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</w:t>
            </w:r>
            <w:r w:rsidRPr="0070476C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ecies from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reptiles (Clade E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5646803A" w14:textId="77777777" w:rsidR="00493144" w:rsidRPr="00BC3FEE" w:rsidDel="00115FB0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69B21DDE" w14:textId="77777777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7130B499" w14:textId="77777777" w:rsidR="00493144" w:rsidRPr="00BC3FEE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493144" w:rsidRPr="00BC3FEE" w14:paraId="08DEAD5A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A14B9F5" w14:textId="77777777" w:rsidR="00493144" w:rsidRPr="00BC3FEE" w:rsidRDefault="00493144" w:rsidP="00493144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382EDC79" w14:textId="3379C414" w:rsidR="00493144" w:rsidRPr="00560C16" w:rsidRDefault="00493144" w:rsidP="00493144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560C16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Karyolysus_lacazei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vs. </w:t>
            </w:r>
            <w:r w:rsidRPr="00326FD8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 simidi</w:t>
            </w:r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326FD8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78CCDA15" w14:textId="3274204F" w:rsidR="00493144" w:rsidRPr="00BC3FEE" w:rsidDel="00115FB0" w:rsidRDefault="00493144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1 ± 0.008</w:t>
            </w:r>
          </w:p>
        </w:tc>
        <w:tc>
          <w:tcPr>
            <w:tcW w:w="1559" w:type="dxa"/>
          </w:tcPr>
          <w:p w14:paraId="65D74672" w14:textId="66A86E71" w:rsidR="00493144" w:rsidRPr="00BC3FEE" w:rsidRDefault="006D7397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1 ± 0.008</w:t>
            </w:r>
          </w:p>
        </w:tc>
        <w:tc>
          <w:tcPr>
            <w:tcW w:w="1985" w:type="dxa"/>
          </w:tcPr>
          <w:p w14:paraId="0EB67622" w14:textId="5B0F797B" w:rsidR="00493144" w:rsidRPr="00BC3FEE" w:rsidRDefault="006B5E36" w:rsidP="00493144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1 ± 0.008</w:t>
            </w:r>
          </w:p>
        </w:tc>
      </w:tr>
      <w:tr w:rsidR="006D7397" w:rsidRPr="00BC3FEE" w14:paraId="3786E4F3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1AD159B" w14:textId="77777777" w:rsidR="006D7397" w:rsidRPr="00BC3FEE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4822D930" w14:textId="1C596D7D" w:rsidR="006D7397" w:rsidRPr="00326FD8" w:rsidRDefault="006D7397" w:rsidP="006D7397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proofErr w:type="spellStart"/>
            <w:r w:rsidRPr="00560C16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_sp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(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JX531944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) vs. </w:t>
            </w:r>
            <w:r w:rsidRPr="00F8611A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 simidi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7BF2E644" w14:textId="02A1AE16" w:rsidR="006D7397" w:rsidRPr="00BC3FEE" w:rsidDel="00115FB0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8 ± 0.009</w:t>
            </w:r>
          </w:p>
        </w:tc>
        <w:tc>
          <w:tcPr>
            <w:tcW w:w="1559" w:type="dxa"/>
            <w:vAlign w:val="bottom"/>
          </w:tcPr>
          <w:p w14:paraId="3078CB1F" w14:textId="490C8B1A" w:rsidR="006D7397" w:rsidRPr="00BC3FEE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8 ± 0.009</w:t>
            </w:r>
          </w:p>
        </w:tc>
        <w:tc>
          <w:tcPr>
            <w:tcW w:w="1985" w:type="dxa"/>
          </w:tcPr>
          <w:p w14:paraId="25152706" w14:textId="41EB8B7D" w:rsidR="006D7397" w:rsidRPr="00BC3FEE" w:rsidRDefault="006B5E36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48 ± 0.009</w:t>
            </w:r>
          </w:p>
        </w:tc>
      </w:tr>
      <w:tr w:rsidR="006D7397" w:rsidRPr="00BC3FEE" w14:paraId="5AFC3F39" w14:textId="7777777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4D0A1AF7" w14:textId="77777777" w:rsidR="006D7397" w:rsidRPr="00BC3FEE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17B943A9" w14:textId="1539774A" w:rsidR="006D7397" w:rsidRPr="00BC3FEE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  <w:proofErr w:type="spellStart"/>
            <w:r w:rsidRPr="00560C16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_sp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(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JX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787251) vs. </w:t>
            </w:r>
            <w:r w:rsidRPr="00F8611A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>Hepatozoon simidi</w:t>
            </w:r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 xml:space="preserve"> sp. </w:t>
            </w:r>
            <w:proofErr w:type="spellStart"/>
            <w:r w:rsidRPr="00F8611A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nov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39655A46" w14:textId="508CA3DC" w:rsidR="006D7397" w:rsidRPr="00BC3FEE" w:rsidDel="00115FB0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1 ± 0.012</w:t>
            </w:r>
          </w:p>
        </w:tc>
        <w:tc>
          <w:tcPr>
            <w:tcW w:w="1559" w:type="dxa"/>
          </w:tcPr>
          <w:p w14:paraId="00450BE5" w14:textId="40A01570" w:rsidR="006D7397" w:rsidRPr="00BC3FEE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1 ± 0.012</w:t>
            </w:r>
          </w:p>
        </w:tc>
        <w:tc>
          <w:tcPr>
            <w:tcW w:w="1985" w:type="dxa"/>
          </w:tcPr>
          <w:p w14:paraId="73E60936" w14:textId="2BD019B3" w:rsidR="006D7397" w:rsidRPr="00BC3FEE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1 ± 0.011</w:t>
            </w:r>
          </w:p>
        </w:tc>
      </w:tr>
      <w:tr w:rsidR="006D7397" w:rsidRPr="0070476C" w14:paraId="20BB1BCF" w14:textId="53CE55EE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76743B47" w14:textId="77777777" w:rsidR="006D7397" w:rsidRPr="00326FD8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7E6827E0" w14:textId="52007423" w:rsidR="006D7397" w:rsidRPr="00BC3FEE" w:rsidRDefault="006D7397" w:rsidP="006D7397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clade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F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7CCEB322" w14:textId="77777777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</w:tcPr>
          <w:p w14:paraId="28457BC0" w14:textId="77777777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</w:tcPr>
          <w:p w14:paraId="2DC37CFB" w14:textId="77777777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</w:tr>
      <w:tr w:rsidR="006D7397" w:rsidRPr="0070476C" w14:paraId="636D7374" w14:textId="3F9E63C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4526A2CD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6405AB3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tellata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1DE48921" w14:textId="6B61959C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8</w:t>
            </w:r>
          </w:p>
        </w:tc>
        <w:tc>
          <w:tcPr>
            <w:tcW w:w="1559" w:type="dxa"/>
            <w:vAlign w:val="bottom"/>
          </w:tcPr>
          <w:p w14:paraId="51E05A93" w14:textId="13043E06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7</w:t>
            </w:r>
          </w:p>
        </w:tc>
        <w:tc>
          <w:tcPr>
            <w:tcW w:w="1985" w:type="dxa"/>
          </w:tcPr>
          <w:p w14:paraId="3A66A4C8" w14:textId="3A2BA2A9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3 ± 0.007</w:t>
            </w:r>
          </w:p>
        </w:tc>
      </w:tr>
      <w:tr w:rsidR="006D7397" w:rsidRPr="0070476C" w14:paraId="2045EF01" w14:textId="0ECC5E2E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78F31961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2121A230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párvula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257E055" w14:textId="4E177B46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8</w:t>
            </w:r>
          </w:p>
        </w:tc>
        <w:tc>
          <w:tcPr>
            <w:tcW w:w="1559" w:type="dxa"/>
            <w:vAlign w:val="bottom"/>
          </w:tcPr>
          <w:p w14:paraId="38F97E14" w14:textId="1EE56618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</w:t>
            </w:r>
            <w:r w:rsidR="00653502">
              <w:rPr>
                <w:rFonts w:ascii="Cambria" w:hAnsi="Cambria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985" w:type="dxa"/>
          </w:tcPr>
          <w:p w14:paraId="5145D62A" w14:textId="6272A601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8</w:t>
            </w:r>
          </w:p>
        </w:tc>
      </w:tr>
      <w:tr w:rsidR="006D7397" w:rsidRPr="0070476C" w14:paraId="68001BE8" w14:textId="7F35DFB9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5EEAFD6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20DC809B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mariae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463E884F" w14:textId="623C75AC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559" w:type="dxa"/>
            <w:vAlign w:val="bottom"/>
          </w:tcPr>
          <w:p w14:paraId="3ADB7601" w14:textId="26881CE4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985" w:type="dxa"/>
          </w:tcPr>
          <w:p w14:paraId="50D4AD93" w14:textId="580A17B0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</w:tr>
      <w:tr w:rsidR="006D7397" w:rsidRPr="0070476C" w14:paraId="02CDB90C" w14:textId="0A13B380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673B91FC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35C504D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p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in R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.</w:t>
            </w: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pulcherrima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37819F6C" w14:textId="14DBAED0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559" w:type="dxa"/>
            <w:vAlign w:val="bottom"/>
          </w:tcPr>
          <w:p w14:paraId="24E1CF8E" w14:textId="4EC91791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  <w:tc>
          <w:tcPr>
            <w:tcW w:w="1985" w:type="dxa"/>
          </w:tcPr>
          <w:p w14:paraId="30D9F9D6" w14:textId="163B9DC5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7 ± 0.008</w:t>
            </w:r>
          </w:p>
        </w:tc>
      </w:tr>
      <w:tr w:rsidR="006D7397" w:rsidRPr="0070476C" w14:paraId="7B3057C7" w14:textId="35525365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2940A76D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3063BE91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molivi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mauritanica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7D929378" w14:textId="164654FF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7</w:t>
            </w:r>
          </w:p>
        </w:tc>
        <w:tc>
          <w:tcPr>
            <w:tcW w:w="1559" w:type="dxa"/>
            <w:vAlign w:val="bottom"/>
          </w:tcPr>
          <w:p w14:paraId="1EEA406D" w14:textId="1399FB82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7</w:t>
            </w:r>
          </w:p>
        </w:tc>
        <w:tc>
          <w:tcPr>
            <w:tcW w:w="1985" w:type="dxa"/>
          </w:tcPr>
          <w:p w14:paraId="32561C90" w14:textId="153FDB6F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35 ± 0.007</w:t>
            </w:r>
          </w:p>
        </w:tc>
      </w:tr>
      <w:tr w:rsidR="006D7397" w:rsidRPr="00C400A1" w14:paraId="29FFC9E5" w14:textId="2C92961B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08A470CC" w14:textId="77777777" w:rsidR="006D7397" w:rsidRPr="00326FD8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</w:pPr>
          </w:p>
          <w:p w14:paraId="2787ED32" w14:textId="1D15C793" w:rsidR="006D7397" w:rsidRPr="00BC3FEE" w:rsidRDefault="006D7397" w:rsidP="006D7397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  <w:r w:rsidRPr="00BC3FEE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Haemogregarina </w:t>
            </w:r>
            <w:r w:rsidRPr="00BC3FEE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sp</w:t>
            </w:r>
            <w:r w:rsidRPr="00BC3FEE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.  </w:t>
            </w:r>
            <w:r w:rsidRPr="00BC3FEE"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  <w:t>(clades G, H, I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4A35BA7" w14:textId="16713691" w:rsidR="006D7397" w:rsidRPr="00BC3FEE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</w:tcPr>
          <w:p w14:paraId="3BEA4665" w14:textId="77777777" w:rsidR="006D7397" w:rsidRPr="00BC3FEE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985" w:type="dxa"/>
          </w:tcPr>
          <w:p w14:paraId="0E9562D4" w14:textId="77777777" w:rsidR="006D7397" w:rsidRPr="00BC3FEE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  <w:lang w:val="en-US"/>
              </w:rPr>
            </w:pPr>
          </w:p>
        </w:tc>
      </w:tr>
      <w:tr w:rsidR="006D7397" w:rsidRPr="0070476C" w14:paraId="457DD298" w14:textId="13FD0A6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54F120D2" w14:textId="77777777" w:rsidR="006D7397" w:rsidRPr="00BC3FEE" w:rsidRDefault="006D7397" w:rsidP="006D7397">
            <w:pPr>
              <w:spacing w:after="0" w:line="480" w:lineRule="auto"/>
              <w:rPr>
                <w:rFonts w:ascii="Cambria" w:hAnsi="Cambria"/>
                <w:sz w:val="20"/>
                <w:szCs w:val="20"/>
                <w:lang w:val="en-US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4184EED5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RM1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3CB335A" w14:textId="18B3F189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09</w:t>
            </w:r>
          </w:p>
        </w:tc>
        <w:tc>
          <w:tcPr>
            <w:tcW w:w="1559" w:type="dxa"/>
          </w:tcPr>
          <w:p w14:paraId="52A6BF5E" w14:textId="2FDF62CB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10</w:t>
            </w:r>
          </w:p>
        </w:tc>
        <w:tc>
          <w:tcPr>
            <w:tcW w:w="1985" w:type="dxa"/>
          </w:tcPr>
          <w:p w14:paraId="6D84CB69" w14:textId="75C6AD7A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2 ± 0.010</w:t>
            </w:r>
          </w:p>
        </w:tc>
      </w:tr>
      <w:tr w:rsidR="006D7397" w:rsidRPr="0070476C" w14:paraId="061D76AD" w14:textId="1A7C6B9D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704F554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64443E67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aemogregarina</w:t>
            </w:r>
            <w:proofErr w:type="spellEnd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balli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imidi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proofErr w:type="spellEnd"/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>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91AD9AC" w14:textId="122FFF2F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7 ± 0.011</w:t>
            </w:r>
          </w:p>
        </w:tc>
        <w:tc>
          <w:tcPr>
            <w:tcW w:w="1559" w:type="dxa"/>
          </w:tcPr>
          <w:p w14:paraId="750E1DF3" w14:textId="6D2A818D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7 ± 0.011</w:t>
            </w:r>
          </w:p>
        </w:tc>
        <w:tc>
          <w:tcPr>
            <w:tcW w:w="1985" w:type="dxa"/>
          </w:tcPr>
          <w:p w14:paraId="3239323D" w14:textId="17682917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7 ± 0.011</w:t>
            </w:r>
          </w:p>
        </w:tc>
      </w:tr>
      <w:tr w:rsidR="006D7397" w:rsidRPr="0070476C" w14:paraId="0BC4A11B" w14:textId="57491D95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35E807F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4B746413" w14:textId="5C58BB46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r w:rsidRPr="0070476C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Haemogregarina </w:t>
            </w:r>
            <w:r w:rsidRPr="00326FD8">
              <w:rPr>
                <w:rFonts w:ascii="Cambria" w:hAnsi="Cambria" w:cs="Arial"/>
                <w:color w:val="000000"/>
                <w:sz w:val="20"/>
                <w:szCs w:val="20"/>
              </w:rPr>
              <w:t>sp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Pr="00723D3F">
              <w:rPr>
                <w:rFonts w:ascii="Cambria" w:hAnsi="Cambria" w:cs="Arial"/>
                <w:color w:val="000000"/>
                <w:sz w:val="20"/>
                <w:szCs w:val="20"/>
              </w:rPr>
              <w:t>MW246122</w:t>
            </w:r>
            <w:proofErr w:type="gram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vs</w:t>
            </w:r>
            <w:proofErr w:type="gram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4B3001DF" w14:textId="3B5A6414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2 ± 0.011</w:t>
            </w:r>
          </w:p>
        </w:tc>
        <w:tc>
          <w:tcPr>
            <w:tcW w:w="1559" w:type="dxa"/>
          </w:tcPr>
          <w:p w14:paraId="4649FE81" w14:textId="196CF559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2 ± 0.012</w:t>
            </w:r>
          </w:p>
        </w:tc>
        <w:tc>
          <w:tcPr>
            <w:tcW w:w="1985" w:type="dxa"/>
          </w:tcPr>
          <w:p w14:paraId="2B00CBA6" w14:textId="6464DB40" w:rsidR="006D7397" w:rsidRPr="0070476C" w:rsidRDefault="0094066A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0 ± 0.011</w:t>
            </w:r>
          </w:p>
        </w:tc>
      </w:tr>
      <w:tr w:rsidR="006D7397" w:rsidRPr="0070476C" w14:paraId="2EF2BE23" w14:textId="58917612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1653B2A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739B7021" w14:textId="77777777" w:rsidR="006D7397" w:rsidRPr="0070476C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>H10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D2992D5" w14:textId="3C4407F9" w:rsidR="006D7397" w:rsidRPr="0070476C" w:rsidRDefault="006D739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7 ± 0.013</w:t>
            </w:r>
          </w:p>
        </w:tc>
        <w:tc>
          <w:tcPr>
            <w:tcW w:w="1559" w:type="dxa"/>
          </w:tcPr>
          <w:p w14:paraId="108A00B6" w14:textId="6FD6D56E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7 ± 0.013</w:t>
            </w:r>
          </w:p>
        </w:tc>
        <w:tc>
          <w:tcPr>
            <w:tcW w:w="1985" w:type="dxa"/>
          </w:tcPr>
          <w:p w14:paraId="5F6B776A" w14:textId="5CC733CB" w:rsidR="006D7397" w:rsidRPr="0070476C" w:rsidRDefault="003561F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7 ± 0.013</w:t>
            </w:r>
          </w:p>
        </w:tc>
      </w:tr>
      <w:tr w:rsidR="006D7397" w:rsidRPr="0070476C" w14:paraId="01AF334A" w14:textId="38D10668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31750681" w14:textId="77777777" w:rsidR="006D7397" w:rsidRPr="0070476C" w:rsidRDefault="006D7397" w:rsidP="006D739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718748C5" w14:textId="06A517FA" w:rsidR="006D7397" w:rsidRPr="00C30FA0" w:rsidRDefault="006D7397" w:rsidP="006D739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>H10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Haemogregarina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Pr="00723D3F">
              <w:rPr>
                <w:rFonts w:ascii="Cambria" w:hAnsi="Cambria" w:cs="Arial"/>
                <w:color w:val="000000"/>
                <w:sz w:val="20"/>
                <w:szCs w:val="20"/>
              </w:rPr>
              <w:t>MW246122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DFF9976" w14:textId="49345C29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0</w:t>
            </w:r>
          </w:p>
        </w:tc>
        <w:tc>
          <w:tcPr>
            <w:tcW w:w="1559" w:type="dxa"/>
          </w:tcPr>
          <w:p w14:paraId="4657E99F" w14:textId="34B4EB8A" w:rsidR="006D7397" w:rsidRPr="0070476C" w:rsidRDefault="00653502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1</w:t>
            </w:r>
          </w:p>
        </w:tc>
        <w:tc>
          <w:tcPr>
            <w:tcW w:w="1985" w:type="dxa"/>
          </w:tcPr>
          <w:p w14:paraId="45EFA902" w14:textId="703E5C48" w:rsidR="006D7397" w:rsidRPr="0070476C" w:rsidRDefault="003561F7" w:rsidP="006D739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9 ± 0.011</w:t>
            </w:r>
          </w:p>
        </w:tc>
      </w:tr>
      <w:tr w:rsidR="003561F7" w:rsidRPr="0070476C" w14:paraId="7A10753C" w14:textId="16339AC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394F5541" w14:textId="77777777" w:rsidR="003561F7" w:rsidRPr="0070476C" w:rsidRDefault="003561F7" w:rsidP="003561F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3386815F" w14:textId="77777777" w:rsidR="003561F7" w:rsidRPr="00C30FA0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>H10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aemogregarina</w:t>
            </w:r>
            <w:proofErr w:type="spellEnd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acaliae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4A1DF36D" w14:textId="1613267B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6 ± 0.013</w:t>
            </w:r>
          </w:p>
        </w:tc>
        <w:tc>
          <w:tcPr>
            <w:tcW w:w="1559" w:type="dxa"/>
          </w:tcPr>
          <w:p w14:paraId="64BC3242" w14:textId="08862619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6 ± 0.014</w:t>
            </w:r>
          </w:p>
        </w:tc>
        <w:tc>
          <w:tcPr>
            <w:tcW w:w="1985" w:type="dxa"/>
          </w:tcPr>
          <w:p w14:paraId="54C59118" w14:textId="2707FE87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96± 0.013</w:t>
            </w:r>
          </w:p>
        </w:tc>
      </w:tr>
      <w:tr w:rsidR="003561F7" w:rsidRPr="0070476C" w14:paraId="5FEB6E29" w14:textId="3A5C2687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46E7A6D" w14:textId="77777777" w:rsidR="003561F7" w:rsidRPr="0070476C" w:rsidRDefault="003561F7" w:rsidP="003561F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7D5B9CB5" w14:textId="77777777" w:rsidR="003561F7" w:rsidRPr="00C30FA0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</w:rPr>
              <w:t>H10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RM1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3E97C849" w14:textId="4DB0BFB5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86 ± 0.013</w:t>
            </w:r>
          </w:p>
        </w:tc>
        <w:tc>
          <w:tcPr>
            <w:tcW w:w="1559" w:type="dxa"/>
          </w:tcPr>
          <w:p w14:paraId="2CA246A3" w14:textId="24BEAC8B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86 ± 0.013</w:t>
            </w:r>
          </w:p>
        </w:tc>
        <w:tc>
          <w:tcPr>
            <w:tcW w:w="1985" w:type="dxa"/>
          </w:tcPr>
          <w:p w14:paraId="7C3ED697" w14:textId="6B4B150A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86 ± 0.013</w:t>
            </w:r>
          </w:p>
        </w:tc>
      </w:tr>
      <w:tr w:rsidR="003561F7" w:rsidRPr="0070476C" w14:paraId="50E09325" w14:textId="11BB5EFC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65EE0C55" w14:textId="77777777" w:rsidR="003561F7" w:rsidRPr="0070476C" w:rsidRDefault="003561F7" w:rsidP="003561F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785C193A" w14:textId="32E7FC20" w:rsidR="003561F7" w:rsidRPr="00C30FA0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</w:pPr>
            <w:proofErr w:type="gramStart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>.</w:t>
            </w:r>
            <w:proofErr w:type="gramEnd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RM1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Haemogregarina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r w:rsidRPr="00723D3F">
              <w:rPr>
                <w:rFonts w:ascii="Cambria" w:hAnsi="Cambria" w:cs="Arial"/>
                <w:color w:val="000000"/>
                <w:sz w:val="20"/>
                <w:szCs w:val="20"/>
              </w:rPr>
              <w:t>MW246122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 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040CC0C" w14:textId="33AF18E2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7 ± 0.010</w:t>
            </w:r>
          </w:p>
        </w:tc>
        <w:tc>
          <w:tcPr>
            <w:tcW w:w="1559" w:type="dxa"/>
          </w:tcPr>
          <w:p w14:paraId="120CD957" w14:textId="3652D8E0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7 ± 0.011</w:t>
            </w:r>
          </w:p>
        </w:tc>
        <w:tc>
          <w:tcPr>
            <w:tcW w:w="1985" w:type="dxa"/>
          </w:tcPr>
          <w:p w14:paraId="5C37B466" w14:textId="47EECAF6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7 ± 0.009</w:t>
            </w:r>
          </w:p>
        </w:tc>
      </w:tr>
      <w:tr w:rsidR="003561F7" w:rsidRPr="0070476C" w14:paraId="3014769D" w14:textId="60109880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</w:tcPr>
          <w:p w14:paraId="5279C16B" w14:textId="77777777" w:rsidR="003561F7" w:rsidRPr="0070476C" w:rsidRDefault="003561F7" w:rsidP="003561F7">
            <w:pPr>
              <w:spacing w:after="0" w:line="480" w:lineRule="auto"/>
              <w:jc w:val="right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</w:tcPr>
          <w:p w14:paraId="23FDF8F8" w14:textId="77777777" w:rsidR="003561F7" w:rsidRPr="00C30FA0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</w:pP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Haemogregarina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sp</w:t>
            </w:r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  <w:lang w:val="es-ES"/>
              </w:rPr>
              <w:t xml:space="preserve">.  </w:t>
            </w:r>
            <w:r w:rsidRPr="00C30FA0"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>RM1</w:t>
            </w:r>
            <w:r>
              <w:rPr>
                <w:rFonts w:ascii="Cambria" w:hAnsi="Cambria" w:cs="Arial"/>
                <w:color w:val="000000"/>
                <w:sz w:val="20"/>
                <w:szCs w:val="20"/>
                <w:lang w:val="es-ES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vs </w:t>
            </w:r>
            <w:proofErr w:type="spellStart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aemogregarina</w:t>
            </w:r>
            <w:proofErr w:type="spellEnd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468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sacaliae</w:t>
            </w:r>
            <w:proofErr w:type="spellEnd"/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6145066D" w14:textId="00EA2DB4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10</w:t>
            </w:r>
          </w:p>
        </w:tc>
        <w:tc>
          <w:tcPr>
            <w:tcW w:w="1559" w:type="dxa"/>
          </w:tcPr>
          <w:p w14:paraId="564CCF95" w14:textId="6A28ACB9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09</w:t>
            </w:r>
          </w:p>
        </w:tc>
        <w:tc>
          <w:tcPr>
            <w:tcW w:w="1985" w:type="dxa"/>
          </w:tcPr>
          <w:p w14:paraId="77B75278" w14:textId="666529E7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50 ± 0.009</w:t>
            </w:r>
          </w:p>
        </w:tc>
      </w:tr>
      <w:tr w:rsidR="003561F7" w:rsidRPr="0070476C" w14:paraId="0FD5BF39" w14:textId="080FA8E9" w:rsidTr="00326FD8">
        <w:trPr>
          <w:trHeight w:val="250"/>
        </w:trPr>
        <w:tc>
          <w:tcPr>
            <w:tcW w:w="6640" w:type="dxa"/>
            <w:gridSpan w:val="2"/>
            <w:shd w:val="clear" w:color="auto" w:fill="auto"/>
            <w:noWrap/>
            <w:vAlign w:val="bottom"/>
          </w:tcPr>
          <w:p w14:paraId="57D6D41A" w14:textId="77777777" w:rsidR="003561F7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</w:p>
          <w:p w14:paraId="6793BFD6" w14:textId="315DAD59" w:rsidR="003561F7" w:rsidRPr="00326FD8" w:rsidRDefault="003561F7" w:rsidP="003561F7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  <w:proofErr w:type="spellStart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Dactylosoma</w:t>
            </w:r>
            <w:proofErr w:type="spellEnd"/>
            <w:r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>(</w:t>
            </w:r>
            <w:proofErr w:type="spellStart"/>
            <w:r>
              <w:rPr>
                <w:rFonts w:ascii="Cambria" w:hAnsi="Cambria" w:cs="Arial"/>
                <w:color w:val="000000"/>
                <w:sz w:val="20"/>
                <w:szCs w:val="20"/>
              </w:rPr>
              <w:t>outgroup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2A335F24" w14:textId="77777777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</w:tcPr>
          <w:p w14:paraId="39790E77" w14:textId="77777777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1985" w:type="dxa"/>
          </w:tcPr>
          <w:p w14:paraId="5BCFA61E" w14:textId="77777777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</w:tr>
      <w:tr w:rsidR="003561F7" w:rsidRPr="0070476C" w14:paraId="5B1EE345" w14:textId="4824C4EF" w:rsidTr="00326FD8">
        <w:trPr>
          <w:trHeight w:val="250"/>
        </w:trPr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1615AAB4" w14:textId="77777777" w:rsidR="003561F7" w:rsidRPr="0070476C" w:rsidRDefault="003561F7" w:rsidP="003561F7">
            <w:pPr>
              <w:spacing w:after="0" w:line="480" w:lineRule="auto"/>
              <w:rPr>
                <w:rFonts w:ascii="Cambria" w:hAnsi="Cambria" w:cs="Arial"/>
                <w:color w:val="000000"/>
                <w:sz w:val="20"/>
                <w:szCs w:val="20"/>
              </w:rPr>
            </w:pPr>
          </w:p>
        </w:tc>
        <w:tc>
          <w:tcPr>
            <w:tcW w:w="5931" w:type="dxa"/>
            <w:shd w:val="clear" w:color="auto" w:fill="auto"/>
            <w:noWrap/>
            <w:vAlign w:val="bottom"/>
            <w:hideMark/>
          </w:tcPr>
          <w:p w14:paraId="58426952" w14:textId="77777777" w:rsidR="003561F7" w:rsidRPr="00C30FA0" w:rsidRDefault="003561F7" w:rsidP="003561F7">
            <w:pPr>
              <w:spacing w:after="0" w:line="480" w:lineRule="auto"/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Dactylosoma</w:t>
            </w:r>
            <w:proofErr w:type="spellEnd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0FA0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ranarum</w:t>
            </w:r>
            <w:proofErr w:type="spellEnd"/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vs </w:t>
            </w:r>
            <w:proofErr w:type="spellStart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>Hepatozoon</w:t>
            </w:r>
            <w:proofErr w:type="spellEnd"/>
            <w:r w:rsidRPr="00433033">
              <w:rPr>
                <w:rFonts w:ascii="Cambria" w:hAnsi="Cambria" w:cs="Arial"/>
                <w:i/>
                <w:iCs/>
                <w:color w:val="000000"/>
                <w:sz w:val="20"/>
                <w:szCs w:val="20"/>
              </w:rPr>
              <w:t xml:space="preserve"> simidi</w:t>
            </w:r>
            <w:r w:rsidRPr="00433033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sp.</w:t>
            </w:r>
            <w:r>
              <w:rPr>
                <w:rFonts w:ascii="Cambria" w:hAnsi="Cambria" w:cs="Arial"/>
                <w:color w:val="000000"/>
                <w:sz w:val="20"/>
                <w:szCs w:val="20"/>
              </w:rPr>
              <w:t xml:space="preserve"> nov</w:t>
            </w:r>
          </w:p>
        </w:tc>
        <w:tc>
          <w:tcPr>
            <w:tcW w:w="2144" w:type="dxa"/>
            <w:shd w:val="clear" w:color="auto" w:fill="auto"/>
            <w:noWrap/>
            <w:vAlign w:val="bottom"/>
          </w:tcPr>
          <w:p w14:paraId="06CF55E5" w14:textId="519B7595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9 ± 0.011</w:t>
            </w:r>
          </w:p>
        </w:tc>
        <w:tc>
          <w:tcPr>
            <w:tcW w:w="1559" w:type="dxa"/>
          </w:tcPr>
          <w:p w14:paraId="73C7F544" w14:textId="7BFEC4EF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69 ± 0.010</w:t>
            </w:r>
          </w:p>
        </w:tc>
        <w:tc>
          <w:tcPr>
            <w:tcW w:w="1985" w:type="dxa"/>
          </w:tcPr>
          <w:p w14:paraId="45A3DE37" w14:textId="51A3525D" w:rsidR="003561F7" w:rsidRPr="0070476C" w:rsidRDefault="003561F7" w:rsidP="003561F7">
            <w:pPr>
              <w:spacing w:after="0" w:line="480" w:lineRule="auto"/>
              <w:jc w:val="center"/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0.071 ± 0.010</w:t>
            </w:r>
          </w:p>
        </w:tc>
      </w:tr>
    </w:tbl>
    <w:p w14:paraId="3E288491" w14:textId="77777777" w:rsidR="00511D7F" w:rsidRPr="000A668E" w:rsidRDefault="00511D7F" w:rsidP="0050214E">
      <w:pPr>
        <w:spacing w:line="480" w:lineRule="auto"/>
        <w:rPr>
          <w:rFonts w:ascii="Cambria" w:hAnsi="Cambria"/>
          <w:lang w:val="en-US"/>
        </w:rPr>
      </w:pPr>
    </w:p>
    <w:sectPr w:rsidR="00511D7F" w:rsidRPr="000A668E" w:rsidSect="00E43F8E">
      <w:pgSz w:w="15840" w:h="12240" w:orient="landscape"/>
      <w:pgMar w:top="1701" w:right="1418" w:bottom="1701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32FD"/>
    <w:rsid w:val="000031D1"/>
    <w:rsid w:val="00042E0B"/>
    <w:rsid w:val="00063BB5"/>
    <w:rsid w:val="000834E9"/>
    <w:rsid w:val="00096F28"/>
    <w:rsid w:val="000A668E"/>
    <w:rsid w:val="000A7198"/>
    <w:rsid w:val="000B54AA"/>
    <w:rsid w:val="00101AAE"/>
    <w:rsid w:val="00105F4B"/>
    <w:rsid w:val="00113B59"/>
    <w:rsid w:val="00115FB0"/>
    <w:rsid w:val="00183C91"/>
    <w:rsid w:val="0019674C"/>
    <w:rsid w:val="0020056B"/>
    <w:rsid w:val="0020162B"/>
    <w:rsid w:val="0024661D"/>
    <w:rsid w:val="00251C0D"/>
    <w:rsid w:val="00263A89"/>
    <w:rsid w:val="002751A5"/>
    <w:rsid w:val="002915F3"/>
    <w:rsid w:val="00292C3F"/>
    <w:rsid w:val="002B772E"/>
    <w:rsid w:val="002B79D4"/>
    <w:rsid w:val="002C43D7"/>
    <w:rsid w:val="00310B3A"/>
    <w:rsid w:val="00326FD8"/>
    <w:rsid w:val="00333F88"/>
    <w:rsid w:val="003561F7"/>
    <w:rsid w:val="00364A27"/>
    <w:rsid w:val="00372A38"/>
    <w:rsid w:val="00373E44"/>
    <w:rsid w:val="0037408D"/>
    <w:rsid w:val="0037771A"/>
    <w:rsid w:val="00386C12"/>
    <w:rsid w:val="003879F0"/>
    <w:rsid w:val="003A182D"/>
    <w:rsid w:val="003C1B76"/>
    <w:rsid w:val="0041106D"/>
    <w:rsid w:val="00431138"/>
    <w:rsid w:val="00433033"/>
    <w:rsid w:val="00445522"/>
    <w:rsid w:val="00456EDC"/>
    <w:rsid w:val="00493144"/>
    <w:rsid w:val="004A2791"/>
    <w:rsid w:val="004C7388"/>
    <w:rsid w:val="004F35E8"/>
    <w:rsid w:val="0050214E"/>
    <w:rsid w:val="0050600E"/>
    <w:rsid w:val="005077AE"/>
    <w:rsid w:val="00511D7F"/>
    <w:rsid w:val="005141B7"/>
    <w:rsid w:val="005217DC"/>
    <w:rsid w:val="00523442"/>
    <w:rsid w:val="00537133"/>
    <w:rsid w:val="00550E25"/>
    <w:rsid w:val="00560C16"/>
    <w:rsid w:val="00563C51"/>
    <w:rsid w:val="00567AE4"/>
    <w:rsid w:val="00573B54"/>
    <w:rsid w:val="00595D49"/>
    <w:rsid w:val="00596A74"/>
    <w:rsid w:val="005A7F9A"/>
    <w:rsid w:val="005C01B4"/>
    <w:rsid w:val="005F4680"/>
    <w:rsid w:val="00600D91"/>
    <w:rsid w:val="00611638"/>
    <w:rsid w:val="0062138E"/>
    <w:rsid w:val="00623924"/>
    <w:rsid w:val="00623ACF"/>
    <w:rsid w:val="00653502"/>
    <w:rsid w:val="006B5E36"/>
    <w:rsid w:val="006D5E76"/>
    <w:rsid w:val="006D7397"/>
    <w:rsid w:val="006E6AFC"/>
    <w:rsid w:val="006E7FC9"/>
    <w:rsid w:val="0070476C"/>
    <w:rsid w:val="00712C6C"/>
    <w:rsid w:val="00717FA2"/>
    <w:rsid w:val="00721325"/>
    <w:rsid w:val="00723D3F"/>
    <w:rsid w:val="00745D65"/>
    <w:rsid w:val="00767ACD"/>
    <w:rsid w:val="00772341"/>
    <w:rsid w:val="007B32B6"/>
    <w:rsid w:val="007C7A71"/>
    <w:rsid w:val="007D4533"/>
    <w:rsid w:val="007E2DAB"/>
    <w:rsid w:val="00805987"/>
    <w:rsid w:val="00825A34"/>
    <w:rsid w:val="00833B91"/>
    <w:rsid w:val="00866B1F"/>
    <w:rsid w:val="008826F5"/>
    <w:rsid w:val="008901E8"/>
    <w:rsid w:val="00892838"/>
    <w:rsid w:val="009272ED"/>
    <w:rsid w:val="00940461"/>
    <w:rsid w:val="0094066A"/>
    <w:rsid w:val="0095358C"/>
    <w:rsid w:val="00967331"/>
    <w:rsid w:val="0099628A"/>
    <w:rsid w:val="009B16C0"/>
    <w:rsid w:val="009B3B58"/>
    <w:rsid w:val="009B67D1"/>
    <w:rsid w:val="00A5794C"/>
    <w:rsid w:val="00AA50AE"/>
    <w:rsid w:val="00AB22F4"/>
    <w:rsid w:val="00AB2695"/>
    <w:rsid w:val="00AB59D5"/>
    <w:rsid w:val="00AC186B"/>
    <w:rsid w:val="00AD7A54"/>
    <w:rsid w:val="00AE60E7"/>
    <w:rsid w:val="00AF14DD"/>
    <w:rsid w:val="00AF68C1"/>
    <w:rsid w:val="00B07835"/>
    <w:rsid w:val="00B1191B"/>
    <w:rsid w:val="00B13E5D"/>
    <w:rsid w:val="00B167C0"/>
    <w:rsid w:val="00B35E66"/>
    <w:rsid w:val="00B56413"/>
    <w:rsid w:val="00B65E01"/>
    <w:rsid w:val="00B83CA9"/>
    <w:rsid w:val="00BB79DC"/>
    <w:rsid w:val="00BC2580"/>
    <w:rsid w:val="00BC3FEE"/>
    <w:rsid w:val="00BC4D35"/>
    <w:rsid w:val="00BD3EF1"/>
    <w:rsid w:val="00BD7F16"/>
    <w:rsid w:val="00BF548F"/>
    <w:rsid w:val="00C16033"/>
    <w:rsid w:val="00C30FA0"/>
    <w:rsid w:val="00C400A1"/>
    <w:rsid w:val="00C671E8"/>
    <w:rsid w:val="00C7702B"/>
    <w:rsid w:val="00C868E3"/>
    <w:rsid w:val="00C958D9"/>
    <w:rsid w:val="00C959FE"/>
    <w:rsid w:val="00CA4EEF"/>
    <w:rsid w:val="00CB24B0"/>
    <w:rsid w:val="00CB673E"/>
    <w:rsid w:val="00CC0F0C"/>
    <w:rsid w:val="00CD3883"/>
    <w:rsid w:val="00CE528B"/>
    <w:rsid w:val="00CF3D1F"/>
    <w:rsid w:val="00CF7744"/>
    <w:rsid w:val="00D0525E"/>
    <w:rsid w:val="00D1041A"/>
    <w:rsid w:val="00D47EFE"/>
    <w:rsid w:val="00D51112"/>
    <w:rsid w:val="00D7786B"/>
    <w:rsid w:val="00D82CC4"/>
    <w:rsid w:val="00DB68ED"/>
    <w:rsid w:val="00DC2359"/>
    <w:rsid w:val="00DC7009"/>
    <w:rsid w:val="00DF2C22"/>
    <w:rsid w:val="00E23133"/>
    <w:rsid w:val="00E3183C"/>
    <w:rsid w:val="00E41486"/>
    <w:rsid w:val="00E43F8E"/>
    <w:rsid w:val="00E4591A"/>
    <w:rsid w:val="00E463FB"/>
    <w:rsid w:val="00E719FB"/>
    <w:rsid w:val="00EA4C2F"/>
    <w:rsid w:val="00EA50B2"/>
    <w:rsid w:val="00EC6626"/>
    <w:rsid w:val="00EF7EED"/>
    <w:rsid w:val="00F17EE6"/>
    <w:rsid w:val="00F417DF"/>
    <w:rsid w:val="00F532EC"/>
    <w:rsid w:val="00F63F12"/>
    <w:rsid w:val="00F82601"/>
    <w:rsid w:val="00FB567C"/>
    <w:rsid w:val="00FB7E66"/>
    <w:rsid w:val="00FD5DA4"/>
    <w:rsid w:val="00FE32FD"/>
    <w:rsid w:val="00FE5C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D3C423"/>
  <w15:chartTrackingRefBased/>
  <w15:docId w15:val="{BD3D82F3-94B0-478B-A013-B66C39CD27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32FD"/>
    <w:pPr>
      <w:spacing w:after="200" w:line="276" w:lineRule="auto"/>
    </w:pPr>
    <w:rPr>
      <w:rFonts w:ascii="Calibri" w:eastAsia="Times New Roman" w:hAnsi="Calibri" w:cs="Times New Roman"/>
      <w:lang w:eastAsia="es-CO"/>
    </w:rPr>
  </w:style>
  <w:style w:type="paragraph" w:styleId="Ttulo3">
    <w:name w:val="heading 3"/>
    <w:basedOn w:val="Normal"/>
    <w:link w:val="Ttulo3Car"/>
    <w:uiPriority w:val="9"/>
    <w:qFormat/>
    <w:rsid w:val="00CA4EEF"/>
    <w:pPr>
      <w:spacing w:before="100" w:beforeAutospacing="1" w:after="100" w:afterAutospacing="1" w:line="240" w:lineRule="auto"/>
      <w:outlineLvl w:val="2"/>
    </w:pPr>
    <w:rPr>
      <w:rFonts w:ascii="Times New Roman" w:hAnsi="Times New Roman"/>
      <w:b/>
      <w:bCs/>
      <w:sz w:val="27"/>
      <w:szCs w:val="27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FE32FD"/>
    <w:pPr>
      <w:spacing w:after="0" w:line="240" w:lineRule="auto"/>
    </w:pPr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E32FD"/>
    <w:rPr>
      <w:rFonts w:ascii="Segoe UI" w:hAnsi="Segoe UI" w:cs="Segoe UI"/>
      <w:sz w:val="18"/>
      <w:szCs w:val="18"/>
    </w:rPr>
  </w:style>
  <w:style w:type="character" w:styleId="Refdecomentario">
    <w:name w:val="annotation reference"/>
    <w:uiPriority w:val="99"/>
    <w:semiHidden/>
    <w:unhideWhenUsed/>
    <w:rsid w:val="00FE32F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FE32FD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FE32FD"/>
    <w:rPr>
      <w:rFonts w:ascii="Calibri" w:eastAsia="Times New Roman" w:hAnsi="Calibri" w:cs="Times New Roman"/>
      <w:sz w:val="20"/>
      <w:szCs w:val="20"/>
      <w:lang w:eastAsia="es-CO"/>
    </w:rPr>
  </w:style>
  <w:style w:type="table" w:customStyle="1" w:styleId="Tabladelista1clara-nfasis61">
    <w:name w:val="Tabla de lista 1 clara - Énfasis 61"/>
    <w:basedOn w:val="Tablanormal"/>
    <w:uiPriority w:val="46"/>
    <w:rsid w:val="00721325"/>
    <w:pPr>
      <w:spacing w:after="0" w:line="240" w:lineRule="auto"/>
    </w:pPr>
    <w:rPr>
      <w:lang w:val="en-US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272ED"/>
    <w:pPr>
      <w:spacing w:line="240" w:lineRule="auto"/>
    </w:pPr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272ED"/>
    <w:rPr>
      <w:rFonts w:ascii="Calibri" w:eastAsia="Times New Roman" w:hAnsi="Calibri" w:cs="Times New Roman"/>
      <w:b/>
      <w:bCs/>
      <w:sz w:val="20"/>
      <w:szCs w:val="20"/>
      <w:lang w:eastAsia="es-CO"/>
    </w:rPr>
  </w:style>
  <w:style w:type="character" w:customStyle="1" w:styleId="Ttulo3Car">
    <w:name w:val="Título 3 Car"/>
    <w:basedOn w:val="Fuentedeprrafopredeter"/>
    <w:link w:val="Ttulo3"/>
    <w:uiPriority w:val="9"/>
    <w:rsid w:val="00CA4EEF"/>
    <w:rPr>
      <w:rFonts w:ascii="Times New Roman" w:eastAsia="Times New Roman" w:hAnsi="Times New Roman" w:cs="Times New Roman"/>
      <w:b/>
      <w:bCs/>
      <w:sz w:val="27"/>
      <w:szCs w:val="27"/>
      <w:lang w:eastAsia="es-CO"/>
    </w:rPr>
  </w:style>
  <w:style w:type="character" w:styleId="Hipervnculo">
    <w:name w:val="Hyperlink"/>
    <w:basedOn w:val="Fuentedeprrafopredeter"/>
    <w:uiPriority w:val="99"/>
    <w:semiHidden/>
    <w:unhideWhenUsed/>
    <w:rsid w:val="00CA4EE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80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9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3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56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7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69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4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785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7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5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77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9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65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3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06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4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86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1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84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1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59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3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4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6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3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05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14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45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3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2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1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92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9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36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96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1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35B20A-9F8C-4AD8-8EE3-1024157144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2</TotalTime>
  <Pages>15</Pages>
  <Words>2489</Words>
  <Characters>13693</Characters>
  <Application>Microsoft Office Word</Application>
  <DocSecurity>0</DocSecurity>
  <Lines>114</Lines>
  <Paragraphs>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grid Lotta</dc:creator>
  <cp:keywords/>
  <dc:description/>
  <cp:lastModifiedBy>German</cp:lastModifiedBy>
  <cp:revision>13</cp:revision>
  <dcterms:created xsi:type="dcterms:W3CDTF">2020-11-15T01:22:00Z</dcterms:created>
  <dcterms:modified xsi:type="dcterms:W3CDTF">2020-12-17T0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jlD3PjoM"/&gt;&lt;style id="http://www.zotero.org/styles/parasitology" hasBibliography="1" bibliographyStyleHasBeenSet="0"/&gt;&lt;prefs&gt;&lt;pref name="fieldType" value="Field"/&gt;&lt;pref name="automaticJournalAbbr</vt:lpwstr>
  </property>
  <property fmtid="{D5CDD505-2E9C-101B-9397-08002B2CF9AE}" pid="3" name="ZOTERO_PREF_2">
    <vt:lpwstr>eviations" value="true"/&gt;&lt;/prefs&gt;&lt;/data&gt;</vt:lpwstr>
  </property>
</Properties>
</file>